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3E3AAD2" w14:textId="2DFBDBA1" w:rsidR="00E35242" w:rsidRPr="004C1712" w:rsidRDefault="00DA2EF6" w:rsidP="00D6796A">
      <w:pPr>
        <w:spacing w:after="240"/>
        <w:rPr>
          <w:color w:val="000000" w:themeColor="text1"/>
        </w:rPr>
      </w:pPr>
      <w:r>
        <w:rPr>
          <w:b/>
          <w:bCs/>
          <w:color w:val="000000" w:themeColor="text1"/>
          <w:sz w:val="24"/>
          <w:szCs w:val="24"/>
        </w:rPr>
        <w:t>Additional</w:t>
      </w:r>
      <w:r w:rsidR="004C1712" w:rsidRPr="004C1712">
        <w:rPr>
          <w:b/>
          <w:bCs/>
          <w:color w:val="000000" w:themeColor="text1"/>
          <w:sz w:val="24"/>
          <w:szCs w:val="24"/>
        </w:rPr>
        <w:t xml:space="preserve"> File 3.</w:t>
      </w:r>
      <w:r w:rsidR="008F463A" w:rsidRPr="004C1712">
        <w:rPr>
          <w:color w:val="000000" w:themeColor="text1"/>
          <w:sz w:val="24"/>
          <w:szCs w:val="24"/>
        </w:rPr>
        <w:t xml:space="preserve"> Characteristics </w:t>
      </w:r>
      <w:r w:rsidR="004C1712" w:rsidRPr="004C1712">
        <w:rPr>
          <w:color w:val="000000" w:themeColor="text1"/>
          <w:sz w:val="24"/>
          <w:szCs w:val="24"/>
        </w:rPr>
        <w:t xml:space="preserve">of </w:t>
      </w:r>
      <w:r w:rsidR="004C1712">
        <w:rPr>
          <w:color w:val="000000" w:themeColor="text1"/>
          <w:sz w:val="24"/>
          <w:szCs w:val="24"/>
        </w:rPr>
        <w:t>a</w:t>
      </w:r>
      <w:r w:rsidR="004C1712" w:rsidRPr="004C1712">
        <w:rPr>
          <w:color w:val="000000" w:themeColor="text1"/>
          <w:sz w:val="24"/>
          <w:szCs w:val="24"/>
        </w:rPr>
        <w:t xml:space="preserve">ll identified </w:t>
      </w:r>
      <w:r w:rsidR="004C1712">
        <w:rPr>
          <w:color w:val="000000" w:themeColor="text1"/>
          <w:sz w:val="24"/>
          <w:szCs w:val="24"/>
        </w:rPr>
        <w:t>end-of-life prediction</w:t>
      </w:r>
      <w:r w:rsidR="004C1712" w:rsidRPr="004C1712">
        <w:rPr>
          <w:color w:val="000000" w:themeColor="text1"/>
          <w:sz w:val="24"/>
          <w:szCs w:val="24"/>
        </w:rPr>
        <w:t xml:space="preserve"> models </w:t>
      </w:r>
      <w:r w:rsidR="008F463A" w:rsidRPr="004C1712">
        <w:rPr>
          <w:color w:val="000000" w:themeColor="text1"/>
          <w:sz w:val="24"/>
          <w:szCs w:val="24"/>
        </w:rPr>
        <w:t>(n = 7</w:t>
      </w:r>
      <w:r w:rsidR="00E90BBD">
        <w:rPr>
          <w:color w:val="000000" w:themeColor="text1"/>
          <w:sz w:val="24"/>
          <w:szCs w:val="24"/>
        </w:rPr>
        <w:t>4</w:t>
      </w:r>
      <w:r w:rsidR="008F463A" w:rsidRPr="004C1712">
        <w:rPr>
          <w:color w:val="000000" w:themeColor="text1"/>
          <w:sz w:val="24"/>
          <w:szCs w:val="24"/>
        </w:rPr>
        <w:t xml:space="preserve"> models across 10</w:t>
      </w:r>
      <w:r w:rsidR="00325AE6" w:rsidRPr="004C1712">
        <w:rPr>
          <w:color w:val="000000" w:themeColor="text1"/>
          <w:sz w:val="24"/>
          <w:szCs w:val="24"/>
        </w:rPr>
        <w:t>4</w:t>
      </w:r>
      <w:r w:rsidR="008F463A" w:rsidRPr="004C1712">
        <w:rPr>
          <w:color w:val="000000" w:themeColor="text1"/>
          <w:sz w:val="24"/>
          <w:szCs w:val="24"/>
        </w:rPr>
        <w:t xml:space="preserve"> studies)</w:t>
      </w:r>
      <w:r w:rsidR="004C1712">
        <w:rPr>
          <w:color w:val="000000" w:themeColor="text1"/>
          <w:sz w:val="24"/>
          <w:szCs w:val="24"/>
        </w:rPr>
        <w:t>.</w:t>
      </w:r>
    </w:p>
    <w:tbl>
      <w:tblPr>
        <w:tblStyle w:val="TableGrid5"/>
        <w:tblW w:w="5000" w:type="pct"/>
        <w:tblBorders>
          <w:top w:val="single" w:sz="4" w:space="0" w:color="4C94D8" w:themeColor="text2" w:themeTint="80"/>
          <w:left w:val="single" w:sz="4" w:space="0" w:color="4C94D8" w:themeColor="text2" w:themeTint="80"/>
          <w:bottom w:val="single" w:sz="4" w:space="0" w:color="4C94D8" w:themeColor="text2" w:themeTint="80"/>
          <w:right w:val="single" w:sz="4" w:space="0" w:color="4C94D8" w:themeColor="text2" w:themeTint="80"/>
          <w:insideH w:val="single" w:sz="4" w:space="0" w:color="4C94D8" w:themeColor="text2" w:themeTint="80"/>
          <w:insideV w:val="single" w:sz="4" w:space="0" w:color="4C94D8" w:themeColor="text2" w:themeTint="80"/>
        </w:tblBorders>
        <w:tblLook w:val="04A0" w:firstRow="1" w:lastRow="0" w:firstColumn="1" w:lastColumn="0" w:noHBand="0" w:noVBand="1"/>
      </w:tblPr>
      <w:tblGrid>
        <w:gridCol w:w="1398"/>
        <w:gridCol w:w="3505"/>
        <w:gridCol w:w="1924"/>
        <w:gridCol w:w="2494"/>
        <w:gridCol w:w="1350"/>
        <w:gridCol w:w="2012"/>
        <w:gridCol w:w="1265"/>
      </w:tblGrid>
      <w:tr w:rsidR="006D1051" w:rsidRPr="006D1051" w14:paraId="07CD8CB4" w14:textId="77777777" w:rsidTr="001471D3">
        <w:tc>
          <w:tcPr>
            <w:tcW w:w="512" w:type="pct"/>
            <w:shd w:val="clear" w:color="auto" w:fill="DAE9F7" w:themeFill="text2" w:themeFillTint="1A"/>
            <w:vAlign w:val="center"/>
          </w:tcPr>
          <w:p w14:paraId="382A6EE1" w14:textId="77777777" w:rsidR="006D1051" w:rsidRPr="006D1051" w:rsidRDefault="006D1051" w:rsidP="006D1051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6D1051">
              <w:rPr>
                <w:b/>
                <w:bCs/>
                <w:color w:val="000000" w:themeColor="text1"/>
                <w:sz w:val="20"/>
                <w:szCs w:val="20"/>
              </w:rPr>
              <w:t>Model Name</w:t>
            </w:r>
          </w:p>
        </w:tc>
        <w:tc>
          <w:tcPr>
            <w:tcW w:w="1139" w:type="pct"/>
            <w:shd w:val="clear" w:color="auto" w:fill="DAE9F7" w:themeFill="text2" w:themeFillTint="1A"/>
            <w:vAlign w:val="center"/>
          </w:tcPr>
          <w:p w14:paraId="4EEC8B19" w14:textId="77777777" w:rsidR="006D1051" w:rsidRPr="006D1051" w:rsidRDefault="006D1051" w:rsidP="006D1051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6D1051">
              <w:rPr>
                <w:b/>
                <w:bCs/>
                <w:color w:val="000000" w:themeColor="text1"/>
                <w:sz w:val="20"/>
                <w:szCs w:val="20"/>
              </w:rPr>
              <w:t>Clinical Predictors</w:t>
            </w:r>
          </w:p>
        </w:tc>
        <w:tc>
          <w:tcPr>
            <w:tcW w:w="810" w:type="pct"/>
            <w:shd w:val="clear" w:color="auto" w:fill="DAE9F7" w:themeFill="text2" w:themeFillTint="1A"/>
            <w:vAlign w:val="center"/>
          </w:tcPr>
          <w:p w14:paraId="63A1245B" w14:textId="77777777" w:rsidR="006D1051" w:rsidRPr="006D1051" w:rsidRDefault="006D1051" w:rsidP="006D1051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6D1051">
              <w:rPr>
                <w:b/>
                <w:bCs/>
                <w:color w:val="000000" w:themeColor="text1"/>
                <w:sz w:val="20"/>
                <w:szCs w:val="20"/>
              </w:rPr>
              <w:t>Laboratory Predictors</w:t>
            </w:r>
          </w:p>
        </w:tc>
        <w:tc>
          <w:tcPr>
            <w:tcW w:w="870" w:type="pct"/>
            <w:shd w:val="clear" w:color="auto" w:fill="DAE9F7" w:themeFill="text2" w:themeFillTint="1A"/>
            <w:vAlign w:val="center"/>
          </w:tcPr>
          <w:p w14:paraId="37FCB4F0" w14:textId="77777777" w:rsidR="006D1051" w:rsidRPr="006D1051" w:rsidRDefault="006D1051" w:rsidP="006D1051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6D1051">
              <w:rPr>
                <w:b/>
                <w:bCs/>
                <w:color w:val="000000" w:themeColor="text1"/>
                <w:sz w:val="20"/>
                <w:szCs w:val="20"/>
              </w:rPr>
              <w:t>Type of Prediction</w:t>
            </w:r>
          </w:p>
        </w:tc>
        <w:tc>
          <w:tcPr>
            <w:tcW w:w="454" w:type="pct"/>
            <w:shd w:val="clear" w:color="auto" w:fill="DAE9F7" w:themeFill="text2" w:themeFillTint="1A"/>
            <w:vAlign w:val="center"/>
          </w:tcPr>
          <w:p w14:paraId="74B63B05" w14:textId="77777777" w:rsidR="006D1051" w:rsidRPr="006D1051" w:rsidRDefault="006D1051" w:rsidP="006D1051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6D1051">
              <w:rPr>
                <w:b/>
                <w:bCs/>
                <w:color w:val="000000" w:themeColor="text1"/>
                <w:sz w:val="20"/>
                <w:szCs w:val="20"/>
              </w:rPr>
              <w:t>Time Horizon</w:t>
            </w:r>
          </w:p>
        </w:tc>
        <w:tc>
          <w:tcPr>
            <w:tcW w:w="695" w:type="pct"/>
            <w:shd w:val="clear" w:color="auto" w:fill="DAE9F7" w:themeFill="text2" w:themeFillTint="1A"/>
            <w:vAlign w:val="center"/>
          </w:tcPr>
          <w:p w14:paraId="0E0314DF" w14:textId="77777777" w:rsidR="006D1051" w:rsidRPr="006D1051" w:rsidRDefault="006D1051" w:rsidP="006D1051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6D1051">
              <w:rPr>
                <w:b/>
                <w:bCs/>
                <w:color w:val="000000" w:themeColor="text1"/>
                <w:sz w:val="20"/>
                <w:szCs w:val="20"/>
              </w:rPr>
              <w:t>Intended Population</w:t>
            </w:r>
          </w:p>
        </w:tc>
        <w:tc>
          <w:tcPr>
            <w:tcW w:w="519" w:type="pct"/>
            <w:shd w:val="clear" w:color="auto" w:fill="DAE9F7" w:themeFill="text2" w:themeFillTint="1A"/>
            <w:vAlign w:val="center"/>
          </w:tcPr>
          <w:p w14:paraId="274471C6" w14:textId="77777777" w:rsidR="006D1051" w:rsidRPr="006D1051" w:rsidRDefault="006D1051" w:rsidP="006D1051">
            <w:pPr>
              <w:jc w:val="center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D1051">
              <w:rPr>
                <w:b/>
                <w:bCs/>
                <w:color w:val="000000" w:themeColor="text1"/>
                <w:sz w:val="20"/>
                <w:szCs w:val="20"/>
              </w:rPr>
              <w:t xml:space="preserve">External Validation </w:t>
            </w:r>
            <w:r w:rsidRPr="006D1051">
              <w:rPr>
                <w:b/>
                <w:bCs/>
                <w:color w:val="000000" w:themeColor="text1"/>
                <w:sz w:val="20"/>
                <w:szCs w:val="20"/>
                <w:vertAlign w:val="superscript"/>
              </w:rPr>
              <w:t>a</w:t>
            </w:r>
          </w:p>
        </w:tc>
      </w:tr>
      <w:tr w:rsidR="006D1051" w:rsidRPr="006D1051" w14:paraId="764294B1" w14:textId="77777777" w:rsidTr="001471D3">
        <w:tc>
          <w:tcPr>
            <w:tcW w:w="512" w:type="pct"/>
            <w:vAlign w:val="center"/>
          </w:tcPr>
          <w:p w14:paraId="739B8BB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2-Month Prognostic Score (Barbot Score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Barbot&lt;/Author&gt;&lt;Year&gt;2008&lt;/Year&gt;&lt;RecNum&gt;261&lt;/RecNum&gt;&lt;DisplayText&gt;(28)&lt;/DisplayText&gt;&lt;record&gt;&lt;rec-number&gt;261&lt;/rec-number&gt;&lt;foreign-keys&gt;&lt;key app="EN" db-id="9v9ew5ad1ftevye00tm59x9btre5x0fwpfpr" timestamp="1767699464"&gt;261&lt;/key&gt;&lt;/foreign-keys&gt;&lt;ref-type name="Journal Article"&gt;17&lt;/ref-type&gt;&lt;contributors&gt;&lt;authors&gt;&lt;author&gt;Anne-Claire Barbot&lt;/author&gt;&lt;author&gt;Pascale Mussault&lt;/author&gt;&lt;author&gt;Pierre Ingrand&lt;/author&gt;&lt;author&gt;Jean-Marc Tourani&lt;/author&gt;&lt;/authors&gt;&lt;/contributors&gt;&lt;titles&gt;&lt;title&gt;Assessing 2-Month Clinical Prognosis in Hospitalized Patients With Advanced Solid Tumors&lt;/title&gt;&lt;secondary-title&gt;Journal of Clinical Oncology&lt;/secondary-title&gt;&lt;/titles&gt;&lt;periodical&gt;&lt;full-title&gt;Journal of Clinical Oncology&lt;/full-title&gt;&lt;/periodical&gt;&lt;pages&gt;2538-2543&lt;/pages&gt;&lt;volume&gt;26&lt;/volume&gt;&lt;number&gt;15&lt;/number&gt;&lt;dates&gt;&lt;year&gt;2008&lt;/year&gt;&lt;/dates&gt;&lt;accession-num&gt;18487571&lt;/accession-num&gt;&lt;urls&gt;&lt;related-urls&gt;&lt;url&gt;https://ascopubs.org/doi/abs/10.1200/JCO.2007.14.9518&lt;/url&gt;&lt;/related-urls&gt;&lt;/urls&gt;&lt;electronic-resource-num&gt;10.1200/jco.2007.14.9518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28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14BB96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KPS (3 classes), number of metastatic sites, dyspnoea, anorexia</w:t>
            </w:r>
          </w:p>
        </w:tc>
        <w:tc>
          <w:tcPr>
            <w:tcW w:w="810" w:type="pct"/>
            <w:vAlign w:val="center"/>
          </w:tcPr>
          <w:p w14:paraId="4114A10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erum albumin, LDH, leukocyte count</w:t>
            </w:r>
          </w:p>
        </w:tc>
        <w:tc>
          <w:tcPr>
            <w:tcW w:w="870" w:type="pct"/>
            <w:vAlign w:val="center"/>
          </w:tcPr>
          <w:p w14:paraId="4F723FA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10; 3 risk groups (A/B/C)</w:t>
            </w:r>
          </w:p>
        </w:tc>
        <w:tc>
          <w:tcPr>
            <w:tcW w:w="454" w:type="pct"/>
            <w:vAlign w:val="center"/>
          </w:tcPr>
          <w:p w14:paraId="6D0055F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2-month and 4-month survival</w:t>
            </w:r>
          </w:p>
        </w:tc>
        <w:tc>
          <w:tcPr>
            <w:tcW w:w="695" w:type="pct"/>
            <w:vAlign w:val="center"/>
          </w:tcPr>
          <w:p w14:paraId="40EEA0F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solid tumour inpatients; estimated survival &lt;6 months</w:t>
            </w:r>
          </w:p>
        </w:tc>
        <w:tc>
          <w:tcPr>
            <w:tcW w:w="519" w:type="pct"/>
            <w:vAlign w:val="center"/>
          </w:tcPr>
          <w:p w14:paraId="1DA24BC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6964B85A" w14:textId="77777777" w:rsidTr="001471D3">
        <w:tc>
          <w:tcPr>
            <w:tcW w:w="512" w:type="pct"/>
            <w:vAlign w:val="center"/>
          </w:tcPr>
          <w:p w14:paraId="734F445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7- and 30-Day Survival CART Model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Nabal&lt;/Author&gt;&lt;Year&gt;2014&lt;/Year&gt;&lt;RecNum&gt;187&lt;/RecNum&gt;&lt;DisplayText&gt;(51)&lt;/DisplayText&gt;&lt;record&gt;&lt;rec-number&gt;187&lt;/rec-number&gt;&lt;foreign-keys&gt;&lt;key app="EN" db-id="9v9ew5ad1ftevye00tm59x9btre5x0fwpfpr" timestamp="1767693076"&gt;187&lt;/key&gt;&lt;/foreign-keys&gt;&lt;ref-type name="Journal Article"&gt;17&lt;/ref-type&gt;&lt;contributors&gt;&lt;authors&gt;&lt;author&gt;Nabal, Maria&lt;/author&gt;&lt;author&gt;Bescos, Mar&lt;/author&gt;&lt;author&gt;Barcons, Miquel&lt;/author&gt;&lt;author&gt;Torrubia, Pilar&lt;/author&gt;&lt;author&gt;Trujillano, Javier&lt;/author&gt;&lt;author&gt;Requena, Antonio&lt;/author&gt;&lt;/authors&gt;&lt;/contributors&gt;&lt;titles&gt;&lt;title&gt;New Symptom-Based Predictive Tool for Survival at Seven and Thirty Days Developed by Palliative Home Care Teams&lt;/title&gt;&lt;secondary-title&gt;Journal of Palliative Medicine&lt;/secondary-title&gt;&lt;/titles&gt;&lt;periodical&gt;&lt;full-title&gt;Journal of palliative medicine&lt;/full-title&gt;&lt;/periodical&gt;&lt;pages&gt;1158-1163&lt;/pages&gt;&lt;volume&gt;17&lt;/volume&gt;&lt;number&gt;10&lt;/number&gt;&lt;dates&gt;&lt;year&gt;2014&lt;/year&gt;&lt;/dates&gt;&lt;urls&gt;&lt;related-urls&gt;&lt;url&gt;https://journals.sagepub.com/doi/abs/10.1089/jpm.2013.0630&lt;/url&gt;&lt;/related-urls&gt;&lt;/urls&gt;&lt;electronic-resource-num&gt;10.1089/jpm.2013.0630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51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2FE533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norexia, asthenia, level of consciousness, dysphagia, pain, breathlessness, anxiety</w:t>
            </w:r>
          </w:p>
        </w:tc>
        <w:tc>
          <w:tcPr>
            <w:tcW w:w="810" w:type="pct"/>
            <w:vAlign w:val="center"/>
          </w:tcPr>
          <w:p w14:paraId="31CB3E1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5D19114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obability of death at 7 or 30 days (8 decision tree nodes; range 2–97%)</w:t>
            </w:r>
          </w:p>
        </w:tc>
        <w:tc>
          <w:tcPr>
            <w:tcW w:w="454" w:type="pct"/>
            <w:vAlign w:val="center"/>
          </w:tcPr>
          <w:p w14:paraId="25B7C6D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7-day and 30-day mortality</w:t>
            </w:r>
          </w:p>
        </w:tc>
        <w:tc>
          <w:tcPr>
            <w:tcW w:w="695" w:type="pct"/>
            <w:vAlign w:val="center"/>
          </w:tcPr>
          <w:p w14:paraId="165463A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visiting palliative care home teams</w:t>
            </w:r>
          </w:p>
        </w:tc>
        <w:tc>
          <w:tcPr>
            <w:tcW w:w="519" w:type="pct"/>
            <w:vAlign w:val="center"/>
          </w:tcPr>
          <w:p w14:paraId="3E80AC7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06B1BE46" w14:textId="77777777" w:rsidTr="001471D3">
        <w:tc>
          <w:tcPr>
            <w:tcW w:w="512" w:type="pct"/>
            <w:vAlign w:val="center"/>
          </w:tcPr>
          <w:p w14:paraId="5801493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ANN 30-Day Survival Model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Arkin&lt;/Author&gt;&lt;Year&gt;2020&lt;/Year&gt;&lt;RecNum&gt;286&lt;/RecNum&gt;&lt;DisplayText&gt;(45)&lt;/DisplayText&gt;&lt;record&gt;&lt;rec-number&gt;286&lt;/rec-number&gt;&lt;foreign-keys&gt;&lt;key app="EN" db-id="9v9ew5ad1ftevye00tm59x9btre5x0fwpfpr" timestamp="1767701060"&gt;286&lt;/key&gt;&lt;/foreign-keys&gt;&lt;ref-type name="Journal Article"&gt;17&lt;/ref-type&gt;&lt;contributors&gt;&lt;authors&gt;&lt;author&gt;Arkin, F. S.&lt;/author&gt;&lt;author&gt;Aras, G.&lt;/author&gt;&lt;author&gt;Dogu, E.&lt;/author&gt;&lt;/authors&gt;&lt;/contributors&gt;&lt;auth-address&gt;Yedikule Chest Diseases and Thoracic Surgery Training and Research Hospital, Palliative Clinic, Istanbul, Turkey.&amp;#xD;Department of Industrial Engineering, Galatasaray University, Istanbul, Turkey.&lt;/auth-address&gt;&lt;titles&gt;&lt;title&gt;Comparison of Artificial Neural Networks and Logistic Regression for 30-days Survival Prediction of Cancer Patients&lt;/title&gt;&lt;secondary-title&gt;Acta Inform Med&lt;/secondary-title&gt;&lt;/titles&gt;&lt;periodical&gt;&lt;full-title&gt;Acta Inform Med&lt;/full-title&gt;&lt;/periodical&gt;&lt;pages&gt;108-113&lt;/pages&gt;&lt;volume&gt;28&lt;/volume&gt;&lt;number&gt;2&lt;/number&gt;&lt;keywords&gt;&lt;keyword&gt;artificial neural networks&lt;/keyword&gt;&lt;keyword&gt;classification&lt;/keyword&gt;&lt;keyword&gt;logistic regression&lt;/keyword&gt;&lt;keyword&gt;palliative care&lt;/keyword&gt;&lt;keyword&gt;prognostic estimates&lt;/keyword&gt;&lt;keyword&gt;survival prediction&lt;/keyword&gt;&lt;/keywords&gt;&lt;dates&gt;&lt;year&gt;2020&lt;/year&gt;&lt;pub-dates&gt;&lt;date&gt;Jun&lt;/date&gt;&lt;/pub-dates&gt;&lt;/dates&gt;&lt;isbn&gt;0353-8109 (Print)&amp;#xD;0353-8109&lt;/isbn&gt;&lt;accession-num&gt;32742062&lt;/accession-num&gt;&lt;urls&gt;&lt;/urls&gt;&lt;custom2&gt;PMC7382770&lt;/custom2&gt;&lt;electronic-resource-num&gt;10.5455/aim.2020.28.108-113&lt;/electronic-resource-num&gt;&lt;remote-database-provider&gt;NLM&lt;/remote-database-provider&gt;&lt;language&gt;eng&lt;/languag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5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462616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PS, KPS, ESAS, presence of metastases, number of comorbidities</w:t>
            </w:r>
          </w:p>
        </w:tc>
        <w:tc>
          <w:tcPr>
            <w:tcW w:w="810" w:type="pct"/>
            <w:vAlign w:val="center"/>
          </w:tcPr>
          <w:p w14:paraId="0D3F7C8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Leucocytes, neutrophil count, MCHC, CRP, albumin</w:t>
            </w:r>
          </w:p>
        </w:tc>
        <w:tc>
          <w:tcPr>
            <w:tcW w:w="870" w:type="pct"/>
            <w:vAlign w:val="center"/>
          </w:tcPr>
          <w:p w14:paraId="5798B47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Binary classification: alive vs. dead within 30 days</w:t>
            </w:r>
          </w:p>
        </w:tc>
        <w:tc>
          <w:tcPr>
            <w:tcW w:w="454" w:type="pct"/>
            <w:vAlign w:val="center"/>
          </w:tcPr>
          <w:p w14:paraId="184FEAE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mortality</w:t>
            </w:r>
          </w:p>
        </w:tc>
        <w:tc>
          <w:tcPr>
            <w:tcW w:w="695" w:type="pct"/>
            <w:vAlign w:val="center"/>
          </w:tcPr>
          <w:p w14:paraId="4CF3B08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ancer patients admitted to a palliative care unit</w:t>
            </w:r>
          </w:p>
        </w:tc>
        <w:tc>
          <w:tcPr>
            <w:tcW w:w="519" w:type="pct"/>
            <w:vAlign w:val="center"/>
          </w:tcPr>
          <w:p w14:paraId="3BC81A9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02AF0EB7" w14:textId="77777777" w:rsidTr="001471D3">
        <w:tc>
          <w:tcPr>
            <w:tcW w:w="512" w:type="pct"/>
            <w:vAlign w:val="center"/>
          </w:tcPr>
          <w:p w14:paraId="6BDD309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Barnholtz-Sloan WBRT Nomogram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Nieder&lt;/Author&gt;&lt;Year&gt;2017&lt;/Year&gt;&lt;RecNum&gt;216&lt;/RecNum&gt;&lt;DisplayText&gt;(88)&lt;/DisplayText&gt;&lt;record&gt;&lt;rec-number&gt;216&lt;/rec-number&gt;&lt;foreign-keys&gt;&lt;key app="EN" db-id="9v9ew5ad1ftevye00tm59x9btre5x0fwpfpr" timestamp="1767695014"&gt;216&lt;/key&gt;&lt;/foreign-keys&gt;&lt;ref-type name="Journal Article"&gt;17&lt;/ref-type&gt;&lt;contributors&gt;&lt;authors&gt;&lt;author&gt;Nieder, Carsten&lt;/author&gt;&lt;author&gt;Norum, Jan&lt;/author&gt;&lt;author&gt;Hintz, Mandy&lt;/author&gt;&lt;author&gt;Grosu, Anca L.&lt;/author&gt;&lt;/authors&gt;&lt;/contributors&gt;&lt;titles&gt;&lt;title&gt;Short Survival Time after Palliative whole Brain Radiotherapy: Can We Predict Potential Overtreatment by Use of a Nomogram?&lt;/title&gt;&lt;secondary-title&gt;Journal of Cancer&lt;/secondary-title&gt;&lt;/titles&gt;&lt;periodical&gt;&lt;full-title&gt;Journal of Cancer&lt;/full-title&gt;&lt;/periodical&gt;&lt;pages&gt;1525-1529&lt;/pages&gt;&lt;volume&gt;8&lt;/volume&gt;&lt;number&gt;9&lt;/number&gt;&lt;dates&gt;&lt;year&gt;2017&lt;/year&gt;&lt;/dates&gt;&lt;publisher&gt;Ivyspring International Publisher&lt;/publisher&gt;&lt;isbn&gt;1837-9664&lt;/isbn&gt;&lt;work-type&gt;Research Paper&lt;/work-type&gt;&lt;urls&gt;&lt;related-urls&gt;&lt;url&gt;https://www.jcancer.org/v08p1525.htm&lt;/url&gt;&lt;/related-urls&gt;&lt;/urls&gt;&lt;electronic-resource-num&gt;10.7150/jca.18600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88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1F9EBED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imary tumour site/histology, status of primary disease, extent of metastatic spread (brain only vs extracranial)</w:t>
            </w:r>
          </w:p>
        </w:tc>
        <w:tc>
          <w:tcPr>
            <w:tcW w:w="810" w:type="pct"/>
            <w:vAlign w:val="center"/>
          </w:tcPr>
          <w:p w14:paraId="280B325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5097FCD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otal points (31–212); predicted median, 6-month, and 12-month survival</w:t>
            </w:r>
          </w:p>
        </w:tc>
        <w:tc>
          <w:tcPr>
            <w:tcW w:w="454" w:type="pct"/>
            <w:vAlign w:val="center"/>
          </w:tcPr>
          <w:p w14:paraId="71CBA2E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Median overall survival; 6-month and 12-month survival from WBRT</w:t>
            </w:r>
          </w:p>
        </w:tc>
        <w:tc>
          <w:tcPr>
            <w:tcW w:w="695" w:type="pct"/>
            <w:vAlign w:val="center"/>
          </w:tcPr>
          <w:p w14:paraId="2C34D60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with brain metastases receiving palliative WBRT</w:t>
            </w:r>
          </w:p>
        </w:tc>
        <w:tc>
          <w:tcPr>
            <w:tcW w:w="519" w:type="pct"/>
            <w:vAlign w:val="center"/>
          </w:tcPr>
          <w:p w14:paraId="020486A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Norway; France </w:t>
            </w:r>
          </w:p>
        </w:tc>
      </w:tr>
      <w:tr w:rsidR="006D1051" w:rsidRPr="006D1051" w14:paraId="09354605" w14:textId="77777777" w:rsidTr="001471D3">
        <w:tc>
          <w:tcPr>
            <w:tcW w:w="512" w:type="pct"/>
            <w:vAlign w:val="center"/>
          </w:tcPr>
          <w:p w14:paraId="10D425A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BCI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Geissbühler&lt;/Author&gt;&lt;Year&gt;2000&lt;/Year&gt;&lt;RecNum&gt;246&lt;/RecNum&gt;&lt;DisplayText&gt;(32, 87)&lt;/DisplayText&gt;&lt;record&gt;&lt;rec-number&gt;246&lt;/rec-number&gt;&lt;foreign-keys&gt;&lt;key app="EN" db-id="9v9ew5ad1ftevye00tm59x9btre5x0fwpfpr" timestamp="1767698027"&gt;246&lt;/key&gt;&lt;/foreign-keys&gt;&lt;ref-type name="Journal Article"&gt;17&lt;/ref-type&gt;&lt;contributors&gt;&lt;authors&gt;&lt;author&gt;Geissbühler, P.,&lt;/author&gt;&lt;author&gt;Mermillod, B.,&lt;/author&gt;&lt;author&gt;Rapin, CH.&lt;/author&gt;&lt;/authors&gt;&lt;/contributors&gt;&lt;titles&gt;&lt;title&gt;Elevated Serum Vitamin B12 Levels Associated With CRP as a Predictive Factor of Mortality in Palliative Care Cancer Patients: A Prospective Study Over Five Years&lt;/title&gt;&lt;secondary-title&gt;Journal of Pain and Symptom Management&lt;/secondary-title&gt;&lt;/titles&gt;&lt;periodical&gt;&lt;full-title&gt;Journal of Pain and Symptom Management&lt;/full-title&gt;&lt;/periodical&gt;&lt;pages&gt;93-103&lt;/pages&gt;&lt;volume&gt;20&lt;/volume&gt;&lt;number&gt;2&lt;/number&gt;&lt;dates&gt;&lt;year&gt;2000&lt;/year&gt;&lt;/dates&gt;&lt;urls&gt;&lt;/urls&gt;&lt;/record&gt;&lt;/Cite&gt;&lt;Cite&gt;&lt;Author&gt;Kelly&lt;/Author&gt;&lt;Year&gt;2007&lt;/Year&gt;&lt;RecNum&gt;247&lt;/RecNum&gt;&lt;record&gt;&lt;rec-number&gt;247&lt;/rec-number&gt;&lt;foreign-keys&gt;&lt;key app="EN" db-id="9v9ew5ad1ftevye00tm59x9btre5x0fwpfpr" timestamp="1767698084"&gt;247&lt;/key&gt;&lt;/foreign-keys&gt;&lt;ref-type name="Journal Article"&gt;17&lt;/ref-type&gt;&lt;contributors&gt;&lt;authors&gt;&lt;author&gt;Kelly, L.&lt;/author&gt;&lt;author&gt;White, S.&lt;/author&gt;&lt;author&gt;Stone, P. C.&lt;/author&gt;&lt;/authors&gt;&lt;/contributors&gt;&lt;titles&gt;&lt;title&gt;The B12/CRP index as a simple prognostic indicator in patients with advanced cancer: a confirmatory study&lt;/title&gt;&lt;secondary-title&gt;Annals of Oncology&lt;/secondary-title&gt;&lt;/titles&gt;&lt;periodical&gt;&lt;full-title&gt;Annals of Oncology&lt;/full-title&gt;&lt;/periodical&gt;&lt;pages&gt;1395-1399&lt;/pages&gt;&lt;volume&gt;18&lt;/volume&gt;&lt;number&gt;8&lt;/number&gt;&lt;dates&gt;&lt;year&gt;2007&lt;/year&gt;&lt;/dates&gt;&lt;publisher&gt;Elsevier&lt;/publisher&gt;&lt;isbn&gt;0923-7534&lt;/isbn&gt;&lt;urls&gt;&lt;related-urls&gt;&lt;url&gt;https://doi.org/10.1093/annonc/mdm138&lt;/url&gt;&lt;/related-urls&gt;&lt;/urls&gt;&lt;electronic-resource-num&gt;10.1093/annonc/mdm138&lt;/electronic-resource-num&gt;&lt;access-date&gt;2026/01/0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2, 87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5B43CD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laboratory-only)</w:t>
            </w:r>
          </w:p>
        </w:tc>
        <w:tc>
          <w:tcPr>
            <w:tcW w:w="810" w:type="pct"/>
            <w:vAlign w:val="center"/>
          </w:tcPr>
          <w:p w14:paraId="5E8FE96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erum vitamin B12, CRP</w:t>
            </w:r>
          </w:p>
        </w:tc>
        <w:tc>
          <w:tcPr>
            <w:tcW w:w="870" w:type="pct"/>
            <w:vAlign w:val="center"/>
          </w:tcPr>
          <w:p w14:paraId="51F928F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 (&lt;10,000; 10,001–40,000; &gt;40,000)</w:t>
            </w:r>
          </w:p>
        </w:tc>
        <w:tc>
          <w:tcPr>
            <w:tcW w:w="454" w:type="pct"/>
            <w:vAlign w:val="center"/>
          </w:tcPr>
          <w:p w14:paraId="5EA5A02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month mortality; overall survival</w:t>
            </w:r>
          </w:p>
        </w:tc>
        <w:tc>
          <w:tcPr>
            <w:tcW w:w="695" w:type="pct"/>
            <w:vAlign w:val="center"/>
          </w:tcPr>
          <w:p w14:paraId="12FE3E9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; palliative care unit admission</w:t>
            </w:r>
          </w:p>
        </w:tc>
        <w:tc>
          <w:tcPr>
            <w:tcW w:w="519" w:type="pct"/>
            <w:vAlign w:val="center"/>
          </w:tcPr>
          <w:p w14:paraId="3EB38D0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UK </w:t>
            </w:r>
          </w:p>
        </w:tc>
      </w:tr>
      <w:tr w:rsidR="006D1051" w:rsidRPr="006D1051" w14:paraId="15E91D8F" w14:textId="77777777" w:rsidTr="001471D3">
        <w:tc>
          <w:tcPr>
            <w:tcW w:w="512" w:type="pct"/>
            <w:vAlign w:val="center"/>
          </w:tcPr>
          <w:p w14:paraId="5BCBDB7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BMET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Elledge&lt;/Author&gt;&lt;Year&gt;2021&lt;/Year&gt;&lt;RecNum&gt;229&lt;/RecNum&gt;&lt;DisplayText&gt;(89)&lt;/DisplayText&gt;&lt;record&gt;&lt;rec-number&gt;229&lt;/rec-number&gt;&lt;foreign-keys&gt;&lt;key app="EN" db-id="9v9ew5ad1ftevye00tm59x9btre5x0fwpfpr" timestamp="1767695747"&gt;229&lt;/key&gt;&lt;/foreign-keys&gt;&lt;ref-type name="Journal Article"&gt;17&lt;/ref-type&gt;&lt;contributors&gt;&lt;authors&gt;&lt;author&gt;Christen R. Elledge&lt;/author&gt;&lt;author&gt;Anna W. LaVigne&lt;/author&gt;&lt;author&gt;Jacob Fiksel&lt;/author&gt;&lt;author&gt;Jean L. Wright&lt;/author&gt;&lt;author&gt;Todd McNutt&lt;/author&gt;&lt;author&gt;Lawrence R. Kleinberg&lt;/author&gt;&lt;author&gt;Chen Hu&lt;/author&gt;&lt;author&gt;Thomas J. Smith&lt;/author&gt;&lt;author&gt;Scott Zeger&lt;/author&gt;&lt;author&gt;Theodore L. DeWeese&lt;/author&gt;&lt;author&gt;Sara R. Alcorn&lt;/author&gt;&lt;/authors&gt;&lt;/contributors&gt;&lt;titles&gt;&lt;title&gt;External Validation of the Bone Metastases Ensemble Trees for Survival (BMETS) Machine Learning Model to Predict Survival in Patients With Symptomatic Bone Metastases&lt;/title&gt;&lt;secondary-title&gt;JCO Clinical Cancer Informatics&lt;/secondary-title&gt;&lt;/titles&gt;&lt;periodical&gt;&lt;full-title&gt;JCO Clinical Cancer Informatics&lt;/full-title&gt;&lt;/periodical&gt;&lt;pages&gt;304-314&lt;/pages&gt;&lt;number&gt;5&lt;/number&gt;&lt;dates&gt;&lt;year&gt;2021&lt;/year&gt;&lt;/dates&gt;&lt;accession-num&gt;33760638&lt;/accession-num&gt;&lt;urls&gt;&lt;related-urls&gt;&lt;url&gt;https://ascopubs.org/doi/abs/10.1200/CCI.20.00128&lt;/url&gt;&lt;/related-urls&gt;&lt;/urls&gt;&lt;electronic-resource-num&gt;10.1200/cci.20.00128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89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6AE960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ancer type, KPS, inpatient status, weight loss (6 months), steroid use, opioid use, prior RT/surgery, RT target site, metastasis count</w:t>
            </w:r>
          </w:p>
        </w:tc>
        <w:tc>
          <w:tcPr>
            <w:tcW w:w="810" w:type="pct"/>
            <w:vAlign w:val="center"/>
          </w:tcPr>
          <w:p w14:paraId="62BD8C4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WBC count, lymphocyte count</w:t>
            </w:r>
          </w:p>
        </w:tc>
        <w:tc>
          <w:tcPr>
            <w:tcW w:w="870" w:type="pct"/>
            <w:vAlign w:val="center"/>
          </w:tcPr>
          <w:p w14:paraId="1CBBCA4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Individual predicted survival curves (1, 3, 6, 12 months)</w:t>
            </w:r>
          </w:p>
        </w:tc>
        <w:tc>
          <w:tcPr>
            <w:tcW w:w="454" w:type="pct"/>
            <w:vAlign w:val="center"/>
          </w:tcPr>
          <w:p w14:paraId="6B4ACB2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verall survival at 1, 3, 6, 12 months</w:t>
            </w:r>
          </w:p>
        </w:tc>
        <w:tc>
          <w:tcPr>
            <w:tcW w:w="695" w:type="pct"/>
            <w:vAlign w:val="center"/>
          </w:tcPr>
          <w:p w14:paraId="2F6038B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with symptomatic bone metastases referred for palliative RT</w:t>
            </w:r>
          </w:p>
        </w:tc>
        <w:tc>
          <w:tcPr>
            <w:tcW w:w="519" w:type="pct"/>
            <w:vAlign w:val="center"/>
          </w:tcPr>
          <w:p w14:paraId="196D6C8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USA </w:t>
            </w:r>
          </w:p>
        </w:tc>
      </w:tr>
      <w:tr w:rsidR="006D1051" w:rsidRPr="006D1051" w14:paraId="67F1969D" w14:textId="77777777" w:rsidTr="001471D3">
        <w:tc>
          <w:tcPr>
            <w:tcW w:w="512" w:type="pct"/>
            <w:vAlign w:val="center"/>
          </w:tcPr>
          <w:p w14:paraId="2B1FB85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BPN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Paiva&lt;/Author&gt;&lt;Year&gt;2018&lt;/Year&gt;&lt;RecNum&gt;253&lt;/RecNum&gt;&lt;DisplayText&gt;(74)&lt;/DisplayText&gt;&lt;record&gt;&lt;rec-number&gt;253&lt;/rec-number&gt;&lt;foreign-keys&gt;&lt;key app="EN" db-id="9v9ew5ad1ftevye00tm59x9btre5x0fwpfpr" timestamp="1767698371"&gt;253&lt;/key&gt;&lt;/foreign-keys&gt;&lt;ref-type name="Journal Article"&gt;17&lt;/ref-type&gt;&lt;contributors&gt;&lt;authors&gt;&lt;author&gt;Paiva, Carlos Eduardo&lt;/author&gt;&lt;author&gt;Paiva, Bianca Sakamoto Ribeiro&lt;/author&gt;&lt;author&gt;de Paula Pântano, Naitielle&lt;/author&gt;&lt;author&gt;Preto, Daniel D’Almeida&lt;/author&gt;&lt;author&gt;de Oliveira, Cleyton Zanardo&lt;/author&gt;&lt;author&gt;Yennurajalingam, Sriram&lt;/author&gt;&lt;author&gt;Hui, David&lt;/author&gt;&lt;author&gt;Bruera, Eduardo&lt;/author&gt;&lt;/authors&gt;&lt;/contributors&gt;&lt;titles&gt;&lt;title&gt;Development and validation of a prognostic nomogram for ambulatory patients with advanced cancer&lt;/title&gt;&lt;secondary-title&gt;Cancer Medicine&lt;/secondary-title&gt;&lt;/titles&gt;&lt;periodical&gt;&lt;full-title&gt;Cancer Medicine&lt;/full-title&gt;&lt;/periodical&gt;&lt;pages&gt;3003-3010&lt;/pages&gt;&lt;volume&gt;7&lt;/volume&gt;&lt;number&gt;7&lt;/number&gt;&lt;dates&gt;&lt;year&gt;2018&lt;/year&gt;&lt;/dates&gt;&lt;urls&gt;&lt;related-urls&gt;&lt;url&gt;https://onlinelibrary.wiley.com/doi/abs/10.1002/cam4.1582&lt;/url&gt;&lt;/related-urls&gt;&lt;/urls&gt;&lt;electronic-resource-num&gt;https://doi.org/10.1002/cam4.1582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4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7AF0913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ex, presence of distant metastasis, KPS</w:t>
            </w:r>
          </w:p>
        </w:tc>
        <w:tc>
          <w:tcPr>
            <w:tcW w:w="810" w:type="pct"/>
            <w:vAlign w:val="center"/>
          </w:tcPr>
          <w:p w14:paraId="79FFC51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WBC count, serum albumin</w:t>
            </w:r>
          </w:p>
        </w:tc>
        <w:tc>
          <w:tcPr>
            <w:tcW w:w="870" w:type="pct"/>
            <w:vAlign w:val="center"/>
          </w:tcPr>
          <w:p w14:paraId="6439FD8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urvival probability at 30, 90, and 180 days</w:t>
            </w:r>
          </w:p>
        </w:tc>
        <w:tc>
          <w:tcPr>
            <w:tcW w:w="454" w:type="pct"/>
            <w:vAlign w:val="center"/>
          </w:tcPr>
          <w:p w14:paraId="1FBFA74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, 90-day, 180-day survival</w:t>
            </w:r>
          </w:p>
        </w:tc>
        <w:tc>
          <w:tcPr>
            <w:tcW w:w="695" w:type="pct"/>
            <w:vAlign w:val="center"/>
          </w:tcPr>
          <w:p w14:paraId="1680AE4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incurable solid cancer; ambulatory outpatients at first palliative care referral</w:t>
            </w:r>
          </w:p>
        </w:tc>
        <w:tc>
          <w:tcPr>
            <w:tcW w:w="519" w:type="pct"/>
            <w:vAlign w:val="center"/>
          </w:tcPr>
          <w:p w14:paraId="61AA93B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10D40F42" w14:textId="77777777" w:rsidTr="001471D3">
        <w:tc>
          <w:tcPr>
            <w:tcW w:w="512" w:type="pct"/>
            <w:vAlign w:val="center"/>
          </w:tcPr>
          <w:p w14:paraId="3A2BFBA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BPN v2.0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Preto&lt;/Author&gt;&lt;Year&gt;2022&lt;/Year&gt;&lt;RecNum&gt;252&lt;/RecNum&gt;&lt;DisplayText&gt;(75)&lt;/DisplayText&gt;&lt;record&gt;&lt;rec-number&gt;252&lt;/rec-number&gt;&lt;foreign-keys&gt;&lt;key app="EN" db-id="9v9ew5ad1ftevye00tm59x9btre5x0fwpfpr" timestamp="1767698338"&gt;252&lt;/key&gt;&lt;/foreign-keys&gt;&lt;ref-type name="Journal Article"&gt;17&lt;/ref-type&gt;&lt;contributors&gt;&lt;authors&gt;&lt;author&gt;Preto, Daniel D&amp;apos;Almeida&lt;/author&gt;&lt;author&gt;Paiva, Bianca Sakamoto Ribeiro&lt;/author&gt;&lt;author&gt;Hui, David&lt;/author&gt;&lt;author&gt;Bruera, Eduardo&lt;/author&gt;&lt;author&gt;Paiva, Carlos Eduardo&lt;/author&gt;&lt;/authors&gt;&lt;/contributors&gt;&lt;titles&gt;&lt;title&gt;HAprog: A New Prognostic Application to Assist Oncologists in Routine Care&lt;/title&gt;&lt;secondary-title&gt;Journal of Pain and Symptom Management&lt;/secondary-title&gt;&lt;/titles&gt;&lt;periodical&gt;&lt;full-title&gt;Journal of Pain and Symptom Management&lt;/full-title&gt;&lt;/periodical&gt;&lt;pages&gt;1014-1021.e4&lt;/pages&gt;&lt;volume&gt;63&lt;/volume&gt;&lt;number&gt;6&lt;/number&gt;&lt;keywords&gt;&lt;keyword&gt;Cancer&lt;/keyword&gt;&lt;keyword&gt;prognostic markers&lt;/keyword&gt;&lt;keyword&gt;palliative care&lt;/keyword&gt;&lt;keyword&gt;clinical prediction of survival&lt;/keyword&gt;&lt;keyword&gt;application&lt;/keyword&gt;&lt;/keywords&gt;&lt;dates&gt;&lt;year&gt;2022&lt;/year&gt;&lt;pub-dates&gt;&lt;date&gt;2022/06/01/&lt;/date&gt;&lt;/pub-dates&gt;&lt;/dates&gt;&lt;isbn&gt;0885-3924&lt;/isbn&gt;&lt;urls&gt;&lt;related-urls&gt;&lt;url&gt;https://www.sciencedirect.com/science/article/pii/S0885392422000598&lt;/url&gt;&lt;/related-urls&gt;&lt;/urls&gt;&lt;electronic-resource-num&gt;https://doi.org/10.1016/j.jpainsymman.2022.02.004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5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461D76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ex, locoregional disease, sites of metastasis</w:t>
            </w:r>
          </w:p>
        </w:tc>
        <w:tc>
          <w:tcPr>
            <w:tcW w:w="810" w:type="pct"/>
            <w:vAlign w:val="center"/>
          </w:tcPr>
          <w:p w14:paraId="7890C0C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WBC count, serum albumin</w:t>
            </w:r>
          </w:p>
        </w:tc>
        <w:tc>
          <w:tcPr>
            <w:tcW w:w="870" w:type="pct"/>
            <w:vAlign w:val="center"/>
          </w:tcPr>
          <w:p w14:paraId="643FE3D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urvival probability at 30, 90, and 180 days; worst/typical/best-case scenarios</w:t>
            </w:r>
          </w:p>
        </w:tc>
        <w:tc>
          <w:tcPr>
            <w:tcW w:w="454" w:type="pct"/>
            <w:vAlign w:val="center"/>
          </w:tcPr>
          <w:p w14:paraId="0214714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, 90, and 180 days</w:t>
            </w:r>
          </w:p>
        </w:tc>
        <w:tc>
          <w:tcPr>
            <w:tcW w:w="695" w:type="pct"/>
            <w:vAlign w:val="center"/>
          </w:tcPr>
          <w:p w14:paraId="654A267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utpatients with advanced incurable cancer referred to palliative care</w:t>
            </w:r>
          </w:p>
        </w:tc>
        <w:tc>
          <w:tcPr>
            <w:tcW w:w="519" w:type="pct"/>
            <w:vAlign w:val="center"/>
          </w:tcPr>
          <w:p w14:paraId="68B2076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4439A801" w14:textId="77777777" w:rsidTr="001471D3">
        <w:tc>
          <w:tcPr>
            <w:tcW w:w="512" w:type="pct"/>
            <w:vAlign w:val="center"/>
          </w:tcPr>
          <w:p w14:paraId="325A19F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BPN vClin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Preto&lt;/Author&gt;&lt;Year&gt;2022&lt;/Year&gt;&lt;RecNum&gt;252&lt;/RecNum&gt;&lt;DisplayText&gt;(75)&lt;/DisplayText&gt;&lt;record&gt;&lt;rec-number&gt;252&lt;/rec-number&gt;&lt;foreign-keys&gt;&lt;key app="EN" db-id="9v9ew5ad1ftevye00tm59x9btre5x0fwpfpr" timestamp="1767698338"&gt;252&lt;/key&gt;&lt;/foreign-keys&gt;&lt;ref-type name="Journal Article"&gt;17&lt;/ref-type&gt;&lt;contributors&gt;&lt;authors&gt;&lt;author&gt;Preto, Daniel D&amp;apos;Almeida&lt;/author&gt;&lt;author&gt;Paiva, Bianca Sakamoto Ribeiro&lt;/author&gt;&lt;author&gt;Hui, David&lt;/author&gt;&lt;author&gt;Bruera, Eduardo&lt;/author&gt;&lt;author&gt;Paiva, Carlos Eduardo&lt;/author&gt;&lt;/authors&gt;&lt;/contributors&gt;&lt;titles&gt;&lt;title&gt;HAprog: A New Prognostic Application to Assist Oncologists in Routine Care&lt;/title&gt;&lt;secondary-title&gt;Journal of Pain and Symptom Management&lt;/secondary-title&gt;&lt;/titles&gt;&lt;periodical&gt;&lt;full-title&gt;Journal of Pain and Symptom Management&lt;/full-title&gt;&lt;/periodical&gt;&lt;pages&gt;1014-1021.e4&lt;/pages&gt;&lt;volume&gt;63&lt;/volume&gt;&lt;number&gt;6&lt;/number&gt;&lt;keywords&gt;&lt;keyword&gt;Cancer&lt;/keyword&gt;&lt;keyword&gt;prognostic markers&lt;/keyword&gt;&lt;keyword&gt;palliative care&lt;/keyword&gt;&lt;keyword&gt;clinical prediction of survival&lt;/keyword&gt;&lt;keyword&gt;application&lt;/keyword&gt;&lt;/keywords&gt;&lt;dates&gt;&lt;year&gt;2022&lt;/year&gt;&lt;pub-dates&gt;&lt;date&gt;2022/06/01/&lt;/date&gt;&lt;/pub-dates&gt;&lt;/dates&gt;&lt;isbn&gt;0885-3924&lt;/isbn&gt;&lt;urls&gt;&lt;related-urls&gt;&lt;url&gt;https://www.sciencedirect.com/science/article/pii/S0885392422000598&lt;/url&gt;&lt;/related-urls&gt;&lt;/urls&gt;&lt;electronic-resource-num&gt;https://doi.org/10.1016/j.jpainsymman.2022.02.004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5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5A2DB0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ex, locoregional disease, sites of metastasis</w:t>
            </w:r>
          </w:p>
        </w:tc>
        <w:tc>
          <w:tcPr>
            <w:tcW w:w="810" w:type="pct"/>
            <w:vAlign w:val="center"/>
          </w:tcPr>
          <w:p w14:paraId="13BA055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ne </w:t>
            </w:r>
          </w:p>
        </w:tc>
        <w:tc>
          <w:tcPr>
            <w:tcW w:w="870" w:type="pct"/>
            <w:vAlign w:val="center"/>
          </w:tcPr>
          <w:p w14:paraId="626AE9D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urvival probability at 30, 90, and 180 days; worst/typical/best-case scenarios</w:t>
            </w:r>
          </w:p>
        </w:tc>
        <w:tc>
          <w:tcPr>
            <w:tcW w:w="454" w:type="pct"/>
            <w:vAlign w:val="center"/>
          </w:tcPr>
          <w:p w14:paraId="3A99A8C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, 90, and 180 days</w:t>
            </w:r>
          </w:p>
        </w:tc>
        <w:tc>
          <w:tcPr>
            <w:tcW w:w="695" w:type="pct"/>
            <w:vAlign w:val="center"/>
          </w:tcPr>
          <w:p w14:paraId="33ECEC0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utpatients with advanced incurable cancer referred to palliative care</w:t>
            </w:r>
          </w:p>
        </w:tc>
        <w:tc>
          <w:tcPr>
            <w:tcW w:w="519" w:type="pct"/>
            <w:vAlign w:val="center"/>
          </w:tcPr>
          <w:p w14:paraId="2327AD8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1DED1446" w14:textId="77777777" w:rsidTr="001471D3">
        <w:tc>
          <w:tcPr>
            <w:tcW w:w="512" w:type="pct"/>
            <w:vAlign w:val="center"/>
          </w:tcPr>
          <w:p w14:paraId="72EF078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lastRenderedPageBreak/>
              <w:t xml:space="preserve">BP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Kadokura&lt;/Author&gt;&lt;Year&gt;2020&lt;/Year&gt;&lt;RecNum&gt;196&lt;/RecNum&gt;&lt;DisplayText&gt;(111)&lt;/DisplayText&gt;&lt;record&gt;&lt;rec-number&gt;196&lt;/rec-number&gt;&lt;foreign-keys&gt;&lt;key app="EN" db-id="9v9ew5ad1ftevye00tm59x9btre5x0fwpfpr" timestamp="1767693402"&gt;196&lt;/key&gt;&lt;/foreign-keys&gt;&lt;ref-type name="Journal Article"&gt;17&lt;/ref-type&gt;&lt;contributors&gt;&lt;authors&gt;&lt;author&gt;Kadokura, Makoto&lt;/author&gt;&lt;author&gt;Okuwaki, Tetsuya&lt;/author&gt;&lt;author&gt;Imagawa, Naoto&lt;/author&gt;&lt;author&gt;Shimamura, Naruki&lt;/author&gt;&lt;author&gt;Takada, Hitomi&lt;/author&gt;&lt;author&gt;Amemiya, Fumitake&lt;/author&gt;&lt;/authors&gt;&lt;/contributors&gt;&lt;titles&gt;&lt;title&gt;Utility of Prognostic Prediction Models in the Terminal Stage of Gastrointestinal Cancer&lt;/title&gt;&lt;secondary-title&gt;Journal of Gastrointestinal Cancer&lt;/secondary-title&gt;&lt;/titles&gt;&lt;periodical&gt;&lt;full-title&gt;Journal of Gastrointestinal Cancer&lt;/full-title&gt;&lt;/periodical&gt;&lt;pages&gt;515-519&lt;/pages&gt;&lt;volume&gt;51&lt;/volume&gt;&lt;number&gt;2&lt;/number&gt;&lt;dates&gt;&lt;year&gt;2020&lt;/year&gt;&lt;pub-dates&gt;&lt;date&gt;2020/06/01&lt;/date&gt;&lt;/pub-dates&gt;&lt;/dates&gt;&lt;isbn&gt;1941-6636&lt;/isbn&gt;&lt;urls&gt;&lt;related-urls&gt;&lt;url&gt;https://doi.org/10.1007/s12029-019-00270-5&lt;/url&gt;&lt;/related-urls&gt;&lt;/urls&gt;&lt;electronic-resource-num&gt;10.1007/s12029-019-00270-5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111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700A5B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t>ECOG PS and oedema</w:t>
            </w:r>
          </w:p>
        </w:tc>
        <w:tc>
          <w:tcPr>
            <w:tcW w:w="810" w:type="pct"/>
            <w:vAlign w:val="center"/>
          </w:tcPr>
          <w:p w14:paraId="4EE2A8C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t>Cholinesterase, BUN, WBC, CRP, NLR, PLR</w:t>
            </w:r>
          </w:p>
        </w:tc>
        <w:tc>
          <w:tcPr>
            <w:tcW w:w="870" w:type="pct"/>
            <w:vAlign w:val="center"/>
          </w:tcPr>
          <w:p w14:paraId="687112A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t>Continuous score; ROC-derived cutoff for 3-week survival; combined risk stratification with PPI</w:t>
            </w:r>
          </w:p>
        </w:tc>
        <w:tc>
          <w:tcPr>
            <w:tcW w:w="454" w:type="pct"/>
            <w:vAlign w:val="center"/>
          </w:tcPr>
          <w:p w14:paraId="54E5C4B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t>3-week survival</w:t>
            </w:r>
          </w:p>
        </w:tc>
        <w:tc>
          <w:tcPr>
            <w:tcW w:w="695" w:type="pct"/>
            <w:vAlign w:val="center"/>
          </w:tcPr>
          <w:p w14:paraId="0DB8B33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Inpatients with terminal gastrointestinal cancer receiving palliative care</w:t>
            </w:r>
          </w:p>
        </w:tc>
        <w:tc>
          <w:tcPr>
            <w:tcW w:w="519" w:type="pct"/>
            <w:vAlign w:val="center"/>
          </w:tcPr>
          <w:p w14:paraId="01BF2B4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t>Yes - Japan</w:t>
            </w:r>
          </w:p>
        </w:tc>
      </w:tr>
      <w:tr w:rsidR="006D1051" w:rsidRPr="006D1051" w14:paraId="07C57356" w14:textId="77777777" w:rsidTr="001471D3">
        <w:tc>
          <w:tcPr>
            <w:tcW w:w="512" w:type="pct"/>
            <w:vAlign w:val="center"/>
          </w:tcPr>
          <w:p w14:paraId="2B2F791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Chinese Prognostic Prediction Score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Huang&lt;/Author&gt;&lt;Year&gt;2014&lt;/Year&gt;&lt;RecNum&gt;185&lt;/RecNum&gt;&lt;DisplayText&gt;(69)&lt;/DisplayText&gt;&lt;record&gt;&lt;rec-number&gt;185&lt;/rec-number&gt;&lt;foreign-keys&gt;&lt;key app="EN" db-id="9v9ew5ad1ftevye00tm59x9btre5x0fwpfpr" timestamp="1767693021"&gt;185&lt;/key&gt;&lt;/foreign-keys&gt;&lt;ref-type name="Journal Article"&gt;17&lt;/ref-type&gt;&lt;contributors&gt;&lt;authors&gt;&lt;author&gt;Huang, Yu&lt;/author&gt;&lt;author&gt;Xi, Qingsong&lt;/author&gt;&lt;author&gt;Xia, Shu&lt;/author&gt;&lt;author&gt;Wang, Xushi&lt;/author&gt;&lt;author&gt;Liu, Yong&lt;/author&gt;&lt;author&gt;Huang, Chao&lt;/author&gt;&lt;author&gt;Zheng, Wei&lt;/author&gt;&lt;author&gt;Yu, Shiying&lt;/author&gt;&lt;/authors&gt;&lt;/contributors&gt;&lt;titles&gt;&lt;title&gt;Development and validation of a prognostic scale for hospitalized patients with terminally ill cancer in China&lt;/title&gt;&lt;secondary-title&gt;Supportive Care in Cancer&lt;/secondary-title&gt;&lt;/titles&gt;&lt;periodical&gt;&lt;full-title&gt;Supportive Care in Cancer&lt;/full-title&gt;&lt;/periodical&gt;&lt;pages&gt;145-152&lt;/pages&gt;&lt;volume&gt;22&lt;/volume&gt;&lt;number&gt;1&lt;/number&gt;&lt;dates&gt;&lt;year&gt;2014&lt;/year&gt;&lt;pub-dates&gt;&lt;date&gt;2014/01/01&lt;/date&gt;&lt;/pub-dates&gt;&lt;/dates&gt;&lt;isbn&gt;1433-7339&lt;/isbn&gt;&lt;urls&gt;&lt;related-urls&gt;&lt;url&gt;https://doi.org/10.1007/s00520-013-1970-9&lt;/url&gt;&lt;/related-urls&gt;&lt;/urls&gt;&lt;electronic-resource-num&gt;10.1007/s00520-013-1970-9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9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745C9B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KPS, cognitive impairment, severely reduced oral intake, dyspnoea at rest, oedema</w:t>
            </w:r>
          </w:p>
        </w:tc>
        <w:tc>
          <w:tcPr>
            <w:tcW w:w="810" w:type="pct"/>
            <w:vAlign w:val="center"/>
          </w:tcPr>
          <w:p w14:paraId="2B58413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WBC, urea, ALT </w:t>
            </w:r>
          </w:p>
        </w:tc>
        <w:tc>
          <w:tcPr>
            <w:tcW w:w="870" w:type="pct"/>
            <w:vAlign w:val="center"/>
          </w:tcPr>
          <w:p w14:paraId="73CA4BE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12; binary classification (low &lt;4 vs high ≥4)</w:t>
            </w:r>
          </w:p>
        </w:tc>
        <w:tc>
          <w:tcPr>
            <w:tcW w:w="454" w:type="pct"/>
            <w:vAlign w:val="center"/>
          </w:tcPr>
          <w:p w14:paraId="32CF630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survival</w:t>
            </w:r>
          </w:p>
        </w:tc>
        <w:tc>
          <w:tcPr>
            <w:tcW w:w="695" w:type="pct"/>
            <w:vAlign w:val="center"/>
          </w:tcPr>
          <w:p w14:paraId="591678F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advanced cancer inpatients receiving hospice care</w:t>
            </w:r>
          </w:p>
        </w:tc>
        <w:tc>
          <w:tcPr>
            <w:tcW w:w="519" w:type="pct"/>
            <w:vAlign w:val="center"/>
          </w:tcPr>
          <w:p w14:paraId="4E2BF79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6A9239CD" w14:textId="77777777" w:rsidTr="001471D3">
        <w:tc>
          <w:tcPr>
            <w:tcW w:w="512" w:type="pct"/>
            <w:vAlign w:val="center"/>
          </w:tcPr>
          <w:p w14:paraId="3CE64EC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ChP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Lingjun&lt;/Author&gt;&lt;Year&gt;2009&lt;/Year&gt;&lt;RecNum&gt;176&lt;/RecNum&gt;&lt;DisplayText&gt;(60)&lt;/DisplayText&gt;&lt;record&gt;&lt;rec-number&gt;176&lt;/rec-number&gt;&lt;foreign-keys&gt;&lt;key app="EN" db-id="9v9ew5ad1ftevye00tm59x9btre5x0fwpfpr" timestamp="1767692147"&gt;176&lt;/key&gt;&lt;/foreign-keys&gt;&lt;ref-type name="Journal Article"&gt;17&lt;/ref-type&gt;&lt;contributors&gt;&lt;authors&gt;&lt;author&gt;Lingjun, Zhou&lt;/author&gt;&lt;author&gt;Jing, Cui&lt;/author&gt;&lt;author&gt;Jian, Lu&lt;/author&gt;&lt;author&gt;Wee, Bee&lt;/author&gt;&lt;author&gt;Jijun, Zhao&lt;/author&gt;&lt;/authors&gt;&lt;/contributors&gt;&lt;titles&gt;&lt;title&gt;Prediction of Survival Time in Advanced Cancer: A Prognostic Scale for Chinese Patients&lt;/title&gt;&lt;secondary-title&gt;Journal of Pain and Symptom Management&lt;/secondary-title&gt;&lt;/titles&gt;&lt;periodical&gt;&lt;full-title&gt;Journal of Pain and Symptom Management&lt;/full-title&gt;&lt;/periodical&gt;&lt;pages&gt;578-586&lt;/pages&gt;&lt;volume&gt;38&lt;/volume&gt;&lt;number&gt;4&lt;/number&gt;&lt;dates&gt;&lt;year&gt;2009&lt;/year&gt;&lt;/dates&gt;&lt;publisher&gt;Elsevier&lt;/publisher&gt;&lt;isbn&gt;0885-3924&lt;/isbn&gt;&lt;urls&gt;&lt;related-urls&gt;&lt;url&gt;https://doi.org/10.1016/j.jpainsymman.2008.12.005&lt;/url&gt;&lt;/related-urls&gt;&lt;/urls&gt;&lt;electronic-resource-num&gt;10.1016/j.jpainsymman.2008.12.005&lt;/electronic-resource-num&gt;&lt;access-date&gt;2026/01/0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0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6A6A274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Weight loss, nausea, dysphagia, dyspnoea, oedema, cachexia, dehydration, gender, KPS, QOL score</w:t>
            </w:r>
          </w:p>
        </w:tc>
        <w:tc>
          <w:tcPr>
            <w:tcW w:w="810" w:type="pct"/>
            <w:vAlign w:val="center"/>
          </w:tcPr>
          <w:p w14:paraId="0570AA1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4E3A77D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ontinuous score 0–124; binary (&lt;3 months vs 3–6 months survival)</w:t>
            </w:r>
          </w:p>
        </w:tc>
        <w:tc>
          <w:tcPr>
            <w:tcW w:w="454" w:type="pct"/>
            <w:vAlign w:val="center"/>
          </w:tcPr>
          <w:p w14:paraId="34146F7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month survival; overall survival</w:t>
            </w:r>
          </w:p>
        </w:tc>
        <w:tc>
          <w:tcPr>
            <w:tcW w:w="695" w:type="pct"/>
            <w:vAlign w:val="center"/>
          </w:tcPr>
          <w:p w14:paraId="0F05D5F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in palliative home care; survival &lt;6 months</w:t>
            </w:r>
          </w:p>
        </w:tc>
        <w:tc>
          <w:tcPr>
            <w:tcW w:w="519" w:type="pct"/>
            <w:vAlign w:val="center"/>
          </w:tcPr>
          <w:p w14:paraId="6DEE507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35A32496" w14:textId="77777777" w:rsidTr="001471D3">
        <w:tc>
          <w:tcPr>
            <w:tcW w:w="512" w:type="pct"/>
            <w:vAlign w:val="center"/>
          </w:tcPr>
          <w:p w14:paraId="06C0537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Chuang's Prognostic Scale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BbHNpcmFmeTwvQXV0aG9yPjxZZWFyPjIwMTY8L1llYXI+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BbHNpcmFmeTwvQXV0aG9yPjxZZWFyPjIwMTY8L1llYXI+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8, 90, 91)</w:t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  <w:t xml:space="preserve">  </w:t>
            </w:r>
          </w:p>
        </w:tc>
        <w:tc>
          <w:tcPr>
            <w:tcW w:w="1139" w:type="pct"/>
            <w:vAlign w:val="center"/>
          </w:tcPr>
          <w:p w14:paraId="1B4E44C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Lung metastasis, liver metastasis, tiredness, ascites, oedema, cognitive impairment, weight loss, ECOG PS</w:t>
            </w:r>
          </w:p>
        </w:tc>
        <w:tc>
          <w:tcPr>
            <w:tcW w:w="810" w:type="pct"/>
            <w:vAlign w:val="center"/>
          </w:tcPr>
          <w:p w14:paraId="24B19CF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4CDFE10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8.5; binary survival prediction at cut points</w:t>
            </w:r>
          </w:p>
        </w:tc>
        <w:tc>
          <w:tcPr>
            <w:tcW w:w="454" w:type="pct"/>
            <w:vAlign w:val="center"/>
          </w:tcPr>
          <w:p w14:paraId="43C800C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-week and 2-week survival (development); 3-month survival (validation studies)</w:t>
            </w:r>
          </w:p>
        </w:tc>
        <w:tc>
          <w:tcPr>
            <w:tcW w:w="695" w:type="pct"/>
            <w:vAlign w:val="center"/>
          </w:tcPr>
          <w:p w14:paraId="6AD310E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inpatients; palliative care unit; also validated in metastatic CRC on PSAT</w:t>
            </w:r>
          </w:p>
        </w:tc>
        <w:tc>
          <w:tcPr>
            <w:tcW w:w="519" w:type="pct"/>
            <w:vAlign w:val="center"/>
          </w:tcPr>
          <w:p w14:paraId="3E3C981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Saudi Arabia; Egypt</w:t>
            </w:r>
          </w:p>
        </w:tc>
      </w:tr>
      <w:tr w:rsidR="006D1051" w:rsidRPr="006D1051" w14:paraId="27566BEF" w14:textId="77777777" w:rsidTr="001471D3">
        <w:tc>
          <w:tcPr>
            <w:tcW w:w="512" w:type="pct"/>
            <w:vAlign w:val="center"/>
          </w:tcPr>
          <w:p w14:paraId="4EBF68D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Clinical Prediction Model for 1-Year Mortality (3 versions: Simple, Clinical, Extended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Owusuaa&lt;/Author&gt;&lt;Year&gt;2022&lt;/Year&gt;&lt;RecNum&gt;199&lt;/RecNum&gt;&lt;DisplayText&gt;(145)&lt;/DisplayText&gt;&lt;record&gt;&lt;rec-number&gt;199&lt;/rec-number&gt;&lt;foreign-keys&gt;&lt;key app="EN" db-id="9v9ew5ad1ftevye00tm59x9btre5x0fwpfpr" timestamp="1767693716"&gt;199&lt;/key&gt;&lt;/foreign-keys&gt;&lt;ref-type name="Journal Article"&gt;17&lt;/ref-type&gt;&lt;contributors&gt;&lt;authors&gt;&lt;author&gt;Owusuaa, Catherine&lt;/author&gt;&lt;author&gt;van der Padt-Pruijsten, Annemieke&lt;/author&gt;&lt;author&gt;Drooger, Jan C.&lt;/author&gt;&lt;author&gt;Heijns, Joan B.&lt;/author&gt;&lt;author&gt;Dietvorst, Anne-Marie&lt;/author&gt;&lt;author&gt;Janssens-van Vliet, Ellen C. J.&lt;/author&gt;&lt;author&gt;Nieboer, Daan&lt;/author&gt;&lt;author&gt;Aerts, Joachim G. J. V.&lt;/author&gt;&lt;author&gt;van der Heide, Agnes&lt;/author&gt;&lt;author&gt;van der Rijt, Carin C. D.&lt;/author&gt;&lt;/authors&gt;&lt;/contributors&gt;&lt;titles&gt;&lt;title&gt;Development of a Clinical Prediction Model for 1-Year Mortality in Patients With Advanced Cancer&lt;/title&gt;&lt;secondary-title&gt;JAMA Network Open&lt;/secondary-title&gt;&lt;/titles&gt;&lt;periodical&gt;&lt;full-title&gt;JAMA Network Open&lt;/full-title&gt;&lt;/periodical&gt;&lt;pages&gt;e2244350-e2244350&lt;/pages&gt;&lt;volume&gt;5&lt;/volume&gt;&lt;number&gt;11&lt;/number&gt;&lt;dates&gt;&lt;year&gt;2022&lt;/year&gt;&lt;/dates&gt;&lt;isbn&gt;2574-3805&lt;/isbn&gt;&lt;urls&gt;&lt;related-urls&gt;&lt;url&gt;https://doi.org/10.1001/jamanetworkopen.2022.44350&lt;/url&gt;&lt;/related-urls&gt;&lt;/urls&gt;&lt;electronic-resource-num&gt;10.1001/jamanetworkopen.2022.44350&lt;/electronic-resource-num&gt;&lt;access-date&gt;1/6/202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145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202675A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urprise question, age, cancer type prognosis (good vs intermediate/poor)</w:t>
            </w:r>
          </w:p>
        </w:tc>
        <w:tc>
          <w:tcPr>
            <w:tcW w:w="810" w:type="pct"/>
            <w:vAlign w:val="center"/>
          </w:tcPr>
          <w:p w14:paraId="7E7C1DD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Haemoglobin, CRP, serum albumin</w:t>
            </w:r>
          </w:p>
        </w:tc>
        <w:tc>
          <w:tcPr>
            <w:tcW w:w="870" w:type="pct"/>
            <w:vAlign w:val="center"/>
          </w:tcPr>
          <w:p w14:paraId="7A91DEA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Individualised probability of death within 1 year</w:t>
            </w:r>
          </w:p>
        </w:tc>
        <w:tc>
          <w:tcPr>
            <w:tcW w:w="454" w:type="pct"/>
            <w:vAlign w:val="center"/>
          </w:tcPr>
          <w:p w14:paraId="491892C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-year mortality</w:t>
            </w:r>
          </w:p>
        </w:tc>
        <w:tc>
          <w:tcPr>
            <w:tcW w:w="695" w:type="pct"/>
            <w:vAlign w:val="center"/>
          </w:tcPr>
          <w:p w14:paraId="4EC2ABF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/metastatic cancer patients receiving palliative-intent treatment</w:t>
            </w:r>
          </w:p>
        </w:tc>
        <w:tc>
          <w:tcPr>
            <w:tcW w:w="519" w:type="pct"/>
            <w:vAlign w:val="center"/>
          </w:tcPr>
          <w:p w14:paraId="1D4CD36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7A884F1D" w14:textId="77777777" w:rsidTr="001471D3">
        <w:tc>
          <w:tcPr>
            <w:tcW w:w="512" w:type="pct"/>
            <w:vAlign w:val="center"/>
          </w:tcPr>
          <w:p w14:paraId="39778A0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Combined Initial PPI and Δscore (PPI Change Model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Kao&lt;/Author&gt;&lt;Year&gt;2014&lt;/Year&gt;&lt;RecNum&gt;279&lt;/RecNum&gt;&lt;DisplayText&gt;(92)&lt;/DisplayText&gt;&lt;record&gt;&lt;rec-number&gt;279&lt;/rec-number&gt;&lt;foreign-keys&gt;&lt;key app="EN" db-id="9v9ew5ad1ftevye00tm59x9btre5x0fwpfpr" timestamp="1767700264"&gt;279&lt;/key&gt;&lt;/foreign-keys&gt;&lt;ref-type name="Journal Article"&gt;17&lt;/ref-type&gt;&lt;contributors&gt;&lt;authors&gt;&lt;author&gt;Kao, Chen-Yi&lt;/author&gt;&lt;author&gt;Hung, Yu-Shin&lt;/author&gt;&lt;author&gt;Wang, Hung-Ming&lt;/author&gt;&lt;author&gt;Chen, Jen-Shi&lt;/author&gt;&lt;author&gt;Chin, Tsu-Ling&lt;/author&gt;&lt;author&gt;Lu, Ching-Yi&lt;/author&gt;&lt;author&gt;Chi, Chuan-Chuan&lt;/author&gt;&lt;author&gt;Yeh, Ya-Chi&lt;/author&gt;&lt;author&gt;Yang, Jin-Mei&lt;/author&gt;&lt;author&gt;Yen, Jung-Hsuan&lt;/author&gt;&lt;author&gt;Chou, Wen-Chi&lt;/author&gt;&lt;/authors&gt;&lt;/contributors&gt;&lt;titles&gt;&lt;title&gt;Combination of Initial Palliative Prognostic Index and Score Change Provides a Better Prognostic Value for Terminally Ill Cancer Patients: A Six-Year Observational Cohort Study&lt;/title&gt;&lt;secondary-title&gt;Journal of Pain and Symptom Management&lt;/secondary-title&gt;&lt;/titles&gt;&lt;periodical&gt;&lt;full-title&gt;Journal of Pain and Symptom Management&lt;/full-title&gt;&lt;/periodical&gt;&lt;pages&gt;804-814&lt;/pages&gt;&lt;volume&gt;48&lt;/volume&gt;&lt;number&gt;5&lt;/number&gt;&lt;dates&gt;&lt;year&gt;2014&lt;/year&gt;&lt;/dates&gt;&lt;publisher&gt;Elsevier&lt;/publisher&gt;&lt;isbn&gt;0885-3924&lt;/isbn&gt;&lt;urls&gt;&lt;related-urls&gt;&lt;url&gt;https://doi.org/10.1016/j.jpainsymman.2013.12.246&lt;/url&gt;&lt;/related-urls&gt;&lt;/urls&gt;&lt;electronic-resource-num&gt;10.1016/j.jpainsymman.2013.12.246&lt;/electronic-resource-num&gt;&lt;access-date&gt;2026/01/0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92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9F76FC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PI at admission + change in PPI score over time (initial PPI + Δscore direction)</w:t>
            </w:r>
          </w:p>
        </w:tc>
        <w:tc>
          <w:tcPr>
            <w:tcW w:w="810" w:type="pct"/>
            <w:vAlign w:val="center"/>
          </w:tcPr>
          <w:p w14:paraId="648836C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58AB4CE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Risk group classification based on initial score + change direction</w:t>
            </w:r>
          </w:p>
        </w:tc>
        <w:tc>
          <w:tcPr>
            <w:tcW w:w="454" w:type="pct"/>
            <w:vAlign w:val="center"/>
          </w:tcPr>
          <w:p w14:paraId="3EB34D5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mortality; overall survival</w:t>
            </w:r>
          </w:p>
        </w:tc>
        <w:tc>
          <w:tcPr>
            <w:tcW w:w="695" w:type="pct"/>
            <w:vAlign w:val="center"/>
          </w:tcPr>
          <w:p w14:paraId="7FAA8DE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cancer patients referred to palliative care; estimated survival &lt;6 months</w:t>
            </w:r>
          </w:p>
        </w:tc>
        <w:tc>
          <w:tcPr>
            <w:tcW w:w="519" w:type="pct"/>
            <w:vAlign w:val="center"/>
          </w:tcPr>
          <w:p w14:paraId="4D135A9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Taiwan</w:t>
            </w:r>
          </w:p>
        </w:tc>
      </w:tr>
      <w:tr w:rsidR="006D1051" w:rsidRPr="006D1051" w14:paraId="7AA32943" w14:textId="77777777" w:rsidTr="001471D3">
        <w:tc>
          <w:tcPr>
            <w:tcW w:w="512" w:type="pct"/>
            <w:vAlign w:val="center"/>
          </w:tcPr>
          <w:p w14:paraId="5A50051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CRI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Durand&lt;/Author&gt;&lt;Year&gt;2012&lt;/Year&gt;&lt;RecNum&gt;182&lt;/RecNum&gt;&lt;DisplayText&gt;(57)&lt;/DisplayText&gt;&lt;record&gt;&lt;rec-number&gt;182&lt;/rec-number&gt;&lt;foreign-keys&gt;&lt;key app="EN" db-id="9v9ew5ad1ftevye00tm59x9btre5x0fwpfpr" timestamp="1767692908"&gt;182&lt;/key&gt;&lt;/foreign-keys&gt;&lt;ref-type name="Journal Article"&gt;17&lt;/ref-type&gt;&lt;contributors&gt;&lt;authors&gt;&lt;author&gt;Durand, Jean-Philippe&lt;/author&gt;&lt;author&gt;Mir, Olivier&lt;/author&gt;&lt;author&gt;Coriat, Romain&lt;/author&gt;&lt;author&gt;Cessot, Anatole&lt;/author&gt;&lt;author&gt;Pourchet, Sylvain&lt;/author&gt;&lt;author&gt;Goldwasser, François&lt;/author&gt;&lt;/authors&gt;&lt;/contributors&gt;&lt;titles&gt;&lt;title&gt;Validation of the Cochin Risk Index Score (CRIS) for life expectancy prediction in terminally ill cancer patients&lt;/title&gt;&lt;secondary-title&gt;Supportive Care in Cancer&lt;/secondary-title&gt;&lt;/titles&gt;&lt;periodical&gt;&lt;full-title&gt;Supportive Care in Cancer&lt;/full-title&gt;&lt;/periodical&gt;&lt;pages&gt;857-864&lt;/pages&gt;&lt;volume&gt;20&lt;/volume&gt;&lt;number&gt;4&lt;/number&gt;&lt;dates&gt;&lt;year&gt;2012&lt;/year&gt;&lt;pub-dates&gt;&lt;date&gt;2012/04/01&lt;/date&gt;&lt;/pub-dates&gt;&lt;/dates&gt;&lt;isbn&gt;1433-7339&lt;/isbn&gt;&lt;urls&gt;&lt;related-urls&gt;&lt;url&gt;https://doi.org/10.1007/s00520-011-1163-3&lt;/url&gt;&lt;/related-urls&gt;&lt;/urls&gt;&lt;electronic-resource-num&gt;10.1007/s00520-011-1163-3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57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ADF4EF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KPS, male sex</w:t>
            </w:r>
          </w:p>
        </w:tc>
        <w:tc>
          <w:tcPr>
            <w:tcW w:w="810" w:type="pct"/>
            <w:vAlign w:val="center"/>
          </w:tcPr>
          <w:p w14:paraId="73E63CB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Urea, leucocytes, transthyretin </w:t>
            </w:r>
          </w:p>
        </w:tc>
        <w:tc>
          <w:tcPr>
            <w:tcW w:w="870" w:type="pct"/>
            <w:vAlign w:val="center"/>
          </w:tcPr>
          <w:p w14:paraId="62B5100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; binary risk group (CRIS ≥7 = high risk)</w:t>
            </w:r>
          </w:p>
        </w:tc>
        <w:tc>
          <w:tcPr>
            <w:tcW w:w="454" w:type="pct"/>
            <w:vAlign w:val="center"/>
          </w:tcPr>
          <w:p w14:paraId="5734AFA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2-week survival</w:t>
            </w:r>
          </w:p>
        </w:tc>
        <w:tc>
          <w:tcPr>
            <w:tcW w:w="695" w:type="pct"/>
            <w:vAlign w:val="center"/>
          </w:tcPr>
          <w:p w14:paraId="1B42EAE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advanced cancer patients in palliative care unit; no active treatment</w:t>
            </w:r>
          </w:p>
        </w:tc>
        <w:tc>
          <w:tcPr>
            <w:tcW w:w="519" w:type="pct"/>
            <w:vAlign w:val="center"/>
          </w:tcPr>
          <w:p w14:paraId="713ADFA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02FBA93E" w14:textId="77777777" w:rsidTr="001471D3">
        <w:tc>
          <w:tcPr>
            <w:tcW w:w="512" w:type="pct"/>
            <w:vAlign w:val="center"/>
          </w:tcPr>
          <w:p w14:paraId="6072EBA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D-PaP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Scarpi&lt;/Author&gt;&lt;Year&gt;2011&lt;/Year&gt;&lt;RecNum&gt;208&lt;/RecNum&gt;&lt;DisplayText&gt;(53)&lt;/DisplayText&gt;&lt;record&gt;&lt;rec-number&gt;208&lt;/rec-number&gt;&lt;foreign-keys&gt;&lt;key app="EN" db-id="9v9ew5ad1ftevye00tm59x9btre5x0fwpfpr" timestamp="1767694206"&gt;208&lt;/key&gt;&lt;/foreign-keys&gt;&lt;ref-type name="Journal Article"&gt;17&lt;/ref-type&gt;&lt;contributors&gt;&lt;authors&gt;&lt;author&gt;Scarpi, Emanuela&lt;/author&gt;&lt;author&gt;Maltoni, Marco&lt;/author&gt;&lt;author&gt;Miceli, Rosalba&lt;/author&gt;&lt;author&gt;Mariani, Luigi&lt;/author&gt;&lt;author&gt;Caraceni, Augusto&lt;/author&gt;&lt;author&gt;Amadori, Dino&lt;/author&gt;&lt;author&gt;Nanni, Oriana&lt;/author&gt;&lt;/authors&gt;&lt;/contributors&gt;&lt;titles&gt;&lt;title&gt;Survival Prediction for Terminally Ill Cancer Patients: Revision of the Palliative Prognostic Score with Incorporation of Delirium&lt;/title&gt;&lt;secondary-title&gt;The Oncologist&lt;/secondary-title&gt;&lt;/titles&gt;&lt;periodical&gt;&lt;full-title&gt;The Oncologist&lt;/full-title&gt;&lt;/periodical&gt;&lt;pages&gt;1793-1799&lt;/pages&gt;&lt;volume&gt;16&lt;/volume&gt;&lt;number&gt;12&lt;/number&gt;&lt;dates&gt;&lt;year&gt;2011&lt;/year&gt;&lt;/dates&gt;&lt;isbn&gt;1083-7159&lt;/isbn&gt;&lt;urls&gt;&lt;related-urls&gt;&lt;url&gt;https://doi.org/10.1634/theoncologist.2011-0130&lt;/url&gt;&lt;/related-urls&gt;&lt;/urls&gt;&lt;electronic-resource-num&gt;10.1634/theoncologist.2011-0130&lt;/electronic-resource-num&gt;&lt;access-date&gt;1/6/202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53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3C6FFF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Dyspnoea, anorexia, KPS, CPS, delirium </w:t>
            </w:r>
          </w:p>
        </w:tc>
        <w:tc>
          <w:tcPr>
            <w:tcW w:w="810" w:type="pct"/>
            <w:vAlign w:val="center"/>
          </w:tcPr>
          <w:p w14:paraId="74569D9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otal WBC, lymphocyte percentage</w:t>
            </w:r>
          </w:p>
        </w:tc>
        <w:tc>
          <w:tcPr>
            <w:tcW w:w="870" w:type="pct"/>
            <w:vAlign w:val="center"/>
          </w:tcPr>
          <w:p w14:paraId="39E7A0A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; 30-day survival probability</w:t>
            </w:r>
          </w:p>
        </w:tc>
        <w:tc>
          <w:tcPr>
            <w:tcW w:w="454" w:type="pct"/>
            <w:vAlign w:val="center"/>
          </w:tcPr>
          <w:p w14:paraId="060B5D4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survival</w:t>
            </w:r>
          </w:p>
        </w:tc>
        <w:tc>
          <w:tcPr>
            <w:tcW w:w="695" w:type="pct"/>
            <w:vAlign w:val="center"/>
          </w:tcPr>
          <w:p w14:paraId="7D05ECC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cancer patients in palliative care units</w:t>
            </w:r>
          </w:p>
        </w:tc>
        <w:tc>
          <w:tcPr>
            <w:tcW w:w="519" w:type="pct"/>
            <w:vAlign w:val="center"/>
          </w:tcPr>
          <w:p w14:paraId="675A019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640B0B3C" w14:textId="77777777" w:rsidTr="001471D3">
        <w:tc>
          <w:tcPr>
            <w:tcW w:w="512" w:type="pct"/>
            <w:vAlign w:val="center"/>
          </w:tcPr>
          <w:p w14:paraId="0B98698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Dutch Bone Metastasis Scoring System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2YW4gZGVyIExpbmRlbjwvQXV0aG9yPjxZZWFyPjIwMDU8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2YW4gZGVyIExpbmRlbjwvQXV0aG9yPjxZZWFyPjIwMDU8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4, 93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7114DD6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KPS, primary tumour type (breast/prostate/lung/other), visceral metastases</w:t>
            </w:r>
          </w:p>
        </w:tc>
        <w:tc>
          <w:tcPr>
            <w:tcW w:w="810" w:type="pct"/>
            <w:vAlign w:val="center"/>
          </w:tcPr>
          <w:p w14:paraId="487F5B5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58E0889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 (A=0–3; B=4–5; C=6 points)</w:t>
            </w:r>
          </w:p>
        </w:tc>
        <w:tc>
          <w:tcPr>
            <w:tcW w:w="454" w:type="pct"/>
            <w:vAlign w:val="center"/>
          </w:tcPr>
          <w:p w14:paraId="38E54DE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verall survival (median 7 months)</w:t>
            </w:r>
          </w:p>
        </w:tc>
        <w:tc>
          <w:tcPr>
            <w:tcW w:w="695" w:type="pct"/>
            <w:vAlign w:val="center"/>
          </w:tcPr>
          <w:p w14:paraId="4FEAFF4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with painful spinal metastases receiving palliative RT</w:t>
            </w:r>
          </w:p>
        </w:tc>
        <w:tc>
          <w:tcPr>
            <w:tcW w:w="519" w:type="pct"/>
            <w:vAlign w:val="center"/>
          </w:tcPr>
          <w:p w14:paraId="054FDE2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Canada</w:t>
            </w:r>
          </w:p>
        </w:tc>
      </w:tr>
      <w:tr w:rsidR="006D1051" w:rsidRPr="006D1051" w14:paraId="0D82FA17" w14:textId="77777777" w:rsidTr="001471D3">
        <w:tc>
          <w:tcPr>
            <w:tcW w:w="512" w:type="pct"/>
            <w:vAlign w:val="center"/>
          </w:tcPr>
          <w:p w14:paraId="16BAE10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lastRenderedPageBreak/>
              <w:t xml:space="preserve">Epic EOLCI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Gensheimer&lt;/Author&gt;&lt;Year&gt;2025&lt;/Year&gt;&lt;RecNum&gt;203&lt;/RecNum&gt;&lt;DisplayText&gt;(94)&lt;/DisplayText&gt;&lt;record&gt;&lt;rec-number&gt;203&lt;/rec-number&gt;&lt;foreign-keys&gt;&lt;key app="EN" db-id="9v9ew5ad1ftevye00tm59x9btre5x0fwpfpr" timestamp="1767693884"&gt;203&lt;/key&gt;&lt;/foreign-keys&gt;&lt;ref-type name="Journal Article"&gt;17&lt;/ref-type&gt;&lt;contributors&gt;&lt;authors&gt;&lt;author&gt;Gensheimer, Michael F.&lt;/author&gt;&lt;author&gt;Lu, Jonathan&lt;/author&gt;&lt;author&gt;Ramchandran, Kavitha&lt;/author&gt;&lt;/authors&gt;&lt;secondary-authors&gt;&lt;author&gt;Suner, Aslı&lt;/author&gt;&lt;/secondary-authors&gt;&lt;/contributors&gt;&lt;titles&gt;&lt;title&gt;Comparison of 1-year mortality predictions from vendor-supplied versus academic model for cancer patients&lt;/title&gt;&lt;secondary-title&gt;PeerJ&lt;/secondary-title&gt;&lt;alt-title&gt;PeerJ&lt;/alt-title&gt;&lt;/titles&gt;&lt;periodical&gt;&lt;full-title&gt;PeerJ&lt;/full-title&gt;&lt;abbr-1&gt;PeerJ&lt;/abbr-1&gt;&lt;/periodical&gt;&lt;alt-periodical&gt;&lt;full-title&gt;PeerJ&lt;/full-title&gt;&lt;abbr-1&gt;PeerJ&lt;/abbr-1&gt;&lt;/alt-periodical&gt;&lt;pages&gt;e18958&lt;/pages&gt;&lt;volume&gt;13&lt;/volume&gt;&lt;keywords&gt;&lt;keyword&gt;Clinical decision support&lt;/keyword&gt;&lt;keyword&gt;Oncology&lt;/keyword&gt;&lt;keyword&gt;Mortality prediction&lt;/keyword&gt;&lt;/keywords&gt;&lt;dates&gt;&lt;year&gt;2025&lt;/year&gt;&lt;pub-dates&gt;&lt;date&gt;2025/02/11&lt;/date&gt;&lt;/pub-dates&gt;&lt;/dates&gt;&lt;isbn&gt;2167-8359&lt;/isbn&gt;&lt;urls&gt;&lt;related-urls&gt;&lt;url&gt;https://doi.org/10.7717/peerj.18958&lt;/url&gt;&lt;/related-urls&gt;&lt;/urls&gt;&lt;electronic-resource-num&gt;10.7717/peerj.18958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94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1A588AE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Demographics, comorbidities, medications (vendor EHR system; not fully public)</w:t>
            </w:r>
          </w:p>
        </w:tc>
        <w:tc>
          <w:tcPr>
            <w:tcW w:w="810" w:type="pct"/>
            <w:vAlign w:val="center"/>
          </w:tcPr>
          <w:p w14:paraId="51D5E8A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Lab values from EHR (not fully specified); Stanford model includes albumin, anion gap, granulocytes</w:t>
            </w:r>
          </w:p>
        </w:tc>
        <w:tc>
          <w:tcPr>
            <w:tcW w:w="870" w:type="pct"/>
            <w:vAlign w:val="center"/>
          </w:tcPr>
          <w:p w14:paraId="164B50F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100; risk groups (low/medium/high); 1-year mortality probability</w:t>
            </w:r>
          </w:p>
        </w:tc>
        <w:tc>
          <w:tcPr>
            <w:tcW w:w="454" w:type="pct"/>
            <w:vAlign w:val="center"/>
          </w:tcPr>
          <w:p w14:paraId="626E0F1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-year and 180-day mortality</w:t>
            </w:r>
          </w:p>
        </w:tc>
        <w:tc>
          <w:tcPr>
            <w:tcW w:w="695" w:type="pct"/>
            <w:vAlign w:val="center"/>
          </w:tcPr>
          <w:p w14:paraId="3344B1E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utpatient metastatic cancer patients in medical oncology clinics</w:t>
            </w:r>
          </w:p>
        </w:tc>
        <w:tc>
          <w:tcPr>
            <w:tcW w:w="519" w:type="pct"/>
            <w:vAlign w:val="center"/>
          </w:tcPr>
          <w:p w14:paraId="6D69C3A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USA </w:t>
            </w:r>
          </w:p>
        </w:tc>
      </w:tr>
      <w:tr w:rsidR="006D1051" w:rsidRPr="006D1051" w14:paraId="6167CF01" w14:textId="77777777" w:rsidTr="001471D3">
        <w:tc>
          <w:tcPr>
            <w:tcW w:w="512" w:type="pct"/>
            <w:vAlign w:val="center"/>
          </w:tcPr>
          <w:p w14:paraId="74C10EE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FPN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GZWxpdTwvQXV0aG9yPjxZZWFyPjIwMTE8L1llYXI+PFJl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GZWxpdTwvQXV0aG9yPjxZZWFyPjIwMTE8L1llYXI+PFJl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80, 10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2D65D03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COG PS, TTD</w:t>
            </w:r>
          </w:p>
        </w:tc>
        <w:tc>
          <w:tcPr>
            <w:tcW w:w="810" w:type="pct"/>
            <w:vAlign w:val="center"/>
          </w:tcPr>
          <w:p w14:paraId="35F1CA9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lbumin, LDH, lymphocyte count</w:t>
            </w:r>
          </w:p>
        </w:tc>
        <w:tc>
          <w:tcPr>
            <w:tcW w:w="870" w:type="pct"/>
            <w:vAlign w:val="center"/>
          </w:tcPr>
          <w:p w14:paraId="17F5B8F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edicted survival probability at 15, 30, and 60 days</w:t>
            </w:r>
          </w:p>
        </w:tc>
        <w:tc>
          <w:tcPr>
            <w:tcW w:w="454" w:type="pct"/>
            <w:vAlign w:val="center"/>
          </w:tcPr>
          <w:p w14:paraId="48C5480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5-day, 30-day, 60-day survival</w:t>
            </w:r>
          </w:p>
        </w:tc>
        <w:tc>
          <w:tcPr>
            <w:tcW w:w="695" w:type="pct"/>
            <w:vAlign w:val="center"/>
          </w:tcPr>
          <w:p w14:paraId="5368F0C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cancer patients; progressive malignancy; no life-prolonging therapy</w:t>
            </w:r>
          </w:p>
        </w:tc>
        <w:tc>
          <w:tcPr>
            <w:tcW w:w="519" w:type="pct"/>
            <w:vAlign w:val="center"/>
          </w:tcPr>
          <w:p w14:paraId="7BEA2A5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Spain; UK</w:t>
            </w:r>
          </w:p>
        </w:tc>
      </w:tr>
      <w:tr w:rsidR="006D1051" w:rsidRPr="006D1051" w14:paraId="041712D3" w14:textId="77777777" w:rsidTr="001471D3">
        <w:tc>
          <w:tcPr>
            <w:tcW w:w="512" w:type="pct"/>
            <w:vAlign w:val="center"/>
          </w:tcPr>
          <w:p w14:paraId="667D539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Gastric Cancer Nomogram </w:t>
            </w:r>
            <w:r w:rsidRPr="006D1051">
              <w:fldChar w:fldCharType="begin"/>
            </w:r>
            <w:r w:rsidRPr="006D1051">
              <w:instrText xml:space="preserve"> ADDIN EN.CITE &lt;EndNote&gt;&lt;Cite&gt;&lt;Author&gt;Kim&lt;/Author&gt;&lt;Year&gt;2018&lt;/Year&gt;&lt;RecNum&gt;221&lt;/RecNum&gt;&lt;DisplayText&gt;(49)&lt;/DisplayText&gt;&lt;record&gt;&lt;rec-number&gt;221&lt;/rec-number&gt;&lt;foreign-keys&gt;&lt;key app="EN" db-id="9v9ew5ad1ftevye00tm59x9btre5x0fwpfpr" timestamp="1767695354"&gt;221&lt;/key&gt;&lt;/foreign-keys&gt;&lt;ref-type name="Journal Article"&gt;17&lt;/ref-type&gt;&lt;contributors&gt;&lt;authors&gt;&lt;author&gt;Kim, Sun Young&lt;/author&gt;&lt;author&gt;Yoon, Min Joo&lt;/author&gt;&lt;author&gt;Park, Young Iee&lt;/author&gt;&lt;author&gt;Kim, Mi Jung&lt;/author&gt;&lt;author&gt;Nam, Byung-Ho&lt;/author&gt;&lt;author&gt;Park, Sook Ryun&lt;/author&gt;&lt;/authors&gt;&lt;/contributors&gt;&lt;titles&gt;&lt;title&gt;Nomograms predicting survival of patients with unresectable or metastatic gastric cancer who receive combination cytotoxic chemotherapy as first-line treatment&lt;/title&gt;&lt;secondary-title&gt;Gastric Cancer&lt;/secondary-title&gt;&lt;/titles&gt;&lt;periodical&gt;&lt;full-title&gt;Gastric Cancer&lt;/full-title&gt;&lt;/periodical&gt;&lt;pages&gt;453-463&lt;/pages&gt;&lt;volume&gt;21&lt;/volume&gt;&lt;number&gt;3&lt;/number&gt;&lt;dates&gt;&lt;year&gt;2018&lt;/year&gt;&lt;pub-dates&gt;&lt;date&gt;2018/05/01&lt;/date&gt;&lt;/pub-dates&gt;&lt;/dates&gt;&lt;isbn&gt;1436-3305&lt;/isbn&gt;&lt;urls&gt;&lt;related-urls&gt;&lt;url&gt;https://doi.org/10.1007/s10120-017-0756-z&lt;/url&gt;&lt;/related-urls&gt;&lt;/urls&gt;&lt;electronic-resource-num&gt;10.1007/s10120-017-0756-z&lt;/electronic-resource-num&gt;&lt;/record&gt;&lt;/Cite&gt;&lt;/EndNote&gt;</w:instrText>
            </w:r>
            <w:r w:rsidRPr="006D1051">
              <w:fldChar w:fldCharType="separate"/>
            </w:r>
            <w:r w:rsidRPr="006D1051">
              <w:rPr>
                <w:noProof/>
              </w:rPr>
              <w:t>(49)</w:t>
            </w:r>
            <w:r w:rsidRPr="006D1051">
              <w:fldChar w:fldCharType="end"/>
            </w:r>
          </w:p>
        </w:tc>
        <w:tc>
          <w:tcPr>
            <w:tcW w:w="1139" w:type="pct"/>
            <w:vAlign w:val="center"/>
          </w:tcPr>
          <w:p w14:paraId="70FBEBB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ge, tumour differentiation, ECOG PS, liver metastases, lung metastases, peritoneal metastases</w:t>
            </w:r>
          </w:p>
        </w:tc>
        <w:tc>
          <w:tcPr>
            <w:tcW w:w="810" w:type="pct"/>
            <w:vAlign w:val="center"/>
          </w:tcPr>
          <w:p w14:paraId="0B8DD57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WBC, platelet count, serum albumin, serum bilirubin, ALP</w:t>
            </w:r>
          </w:p>
        </w:tc>
        <w:tc>
          <w:tcPr>
            <w:tcW w:w="870" w:type="pct"/>
            <w:vAlign w:val="center"/>
          </w:tcPr>
          <w:p w14:paraId="5B43334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-year survival probability; risk classification</w:t>
            </w:r>
          </w:p>
        </w:tc>
        <w:tc>
          <w:tcPr>
            <w:tcW w:w="454" w:type="pct"/>
            <w:vAlign w:val="center"/>
          </w:tcPr>
          <w:p w14:paraId="3C13576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-year survival</w:t>
            </w:r>
          </w:p>
        </w:tc>
        <w:tc>
          <w:tcPr>
            <w:tcW w:w="695" w:type="pct"/>
            <w:vAlign w:val="center"/>
          </w:tcPr>
          <w:p w14:paraId="4D0DDD9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ults with unresectable/metastatic gastric adenocarcinoma; first-line palliative chemotherapy</w:t>
            </w:r>
          </w:p>
        </w:tc>
        <w:tc>
          <w:tcPr>
            <w:tcW w:w="519" w:type="pct"/>
            <w:vAlign w:val="center"/>
          </w:tcPr>
          <w:p w14:paraId="27FBDB4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044CA45A" w14:textId="77777777" w:rsidTr="001471D3">
        <w:tc>
          <w:tcPr>
            <w:tcW w:w="512" w:type="pct"/>
            <w:vAlign w:val="center"/>
          </w:tcPr>
          <w:p w14:paraId="0439E3B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Gastric Cancer Palliative Chemotherapy Nomogram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Wang&lt;/Author&gt;&lt;Year&gt;2020&lt;/Year&gt;&lt;RecNum&gt;226&lt;/RecNum&gt;&lt;DisplayText&gt;(85)&lt;/DisplayText&gt;&lt;record&gt;&lt;rec-number&gt;226&lt;/rec-number&gt;&lt;foreign-keys&gt;&lt;key app="EN" db-id="9v9ew5ad1ftevye00tm59x9btre5x0fwpfpr" timestamp="1767695668"&gt;226&lt;/key&gt;&lt;/foreign-keys&gt;&lt;ref-type name="Journal Article"&gt;17&lt;/ref-type&gt;&lt;contributors&gt;&lt;authors&gt;&lt;author&gt;Wang, Jin&lt;/author&gt;&lt;author&gt;Yang, Bowen&lt;/author&gt;&lt;author&gt;Li, Zhi&lt;/author&gt;&lt;author&gt;Qu, Jinglei&lt;/author&gt;&lt;author&gt;Liu, Jing&lt;/author&gt;&lt;author&gt;Song, Na&lt;/author&gt;&lt;author&gt;Chen, Ying&lt;/author&gt;&lt;author&gt;Cheng, Yu&lt;/author&gt;&lt;author&gt;Zhang, Simeng&lt;/author&gt;&lt;author&gt;Wang, Zhongqing&lt;/author&gt;&lt;author&gt;Qu, Xiujuan&lt;/author&gt;&lt;author&gt;Liu, Yunpeng&lt;/author&gt;&lt;/authors&gt;&lt;/contributors&gt;&lt;titles&gt;&lt;title&gt;Nomogram-based prediction of survival in unresectable or metastatic gastric cancer patients with good performance status who received first-line chemotherapy&lt;/title&gt;&lt;secondary-title&gt;Annals of Translational Medicine&lt;/secondary-title&gt;&lt;short-title&gt;Nomogram-based prediction of survival in unresectable or metastatic gastric cancer patients with good performance status who received first-line chemotherapy&lt;/short-title&gt;&lt;/titles&gt;&lt;periodical&gt;&lt;full-title&gt;Annals of Translational Medicine&lt;/full-title&gt;&lt;/periodical&gt;&lt;pages&gt;311&lt;/pages&gt;&lt;volume&gt;8&lt;/volume&gt;&lt;number&gt;6&lt;/number&gt;&lt;dates&gt;&lt;year&gt;2020&lt;/year&gt;&lt;/dates&gt;&lt;isbn&gt;2305-5847&lt;/isbn&gt;&lt;urls&gt;&lt;related-urls&gt;&lt;url&gt;https://atm.amegroups.org/article/view/37711&lt;/url&gt;&lt;/related-urls&gt;&lt;/urls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85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BE1029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umber of distant metastatic sites</w:t>
            </w:r>
          </w:p>
        </w:tc>
        <w:tc>
          <w:tcPr>
            <w:tcW w:w="810" w:type="pct"/>
            <w:vAlign w:val="center"/>
          </w:tcPr>
          <w:p w14:paraId="422D86B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Fibrinogen, CA199</w:t>
            </w:r>
          </w:p>
        </w:tc>
        <w:tc>
          <w:tcPr>
            <w:tcW w:w="870" w:type="pct"/>
            <w:vAlign w:val="center"/>
          </w:tcPr>
          <w:p w14:paraId="6796F4B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-year overall survival probability</w:t>
            </w:r>
          </w:p>
        </w:tc>
        <w:tc>
          <w:tcPr>
            <w:tcW w:w="454" w:type="pct"/>
            <w:vAlign w:val="center"/>
          </w:tcPr>
          <w:p w14:paraId="253744E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-year overall survival</w:t>
            </w:r>
          </w:p>
        </w:tc>
        <w:tc>
          <w:tcPr>
            <w:tcW w:w="695" w:type="pct"/>
            <w:vAlign w:val="center"/>
          </w:tcPr>
          <w:p w14:paraId="545B611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/metastatic gastric cancer; good ECOG PS; receiving palliative chemotherapy</w:t>
            </w:r>
          </w:p>
        </w:tc>
        <w:tc>
          <w:tcPr>
            <w:tcW w:w="519" w:type="pct"/>
            <w:vAlign w:val="center"/>
          </w:tcPr>
          <w:p w14:paraId="50A9271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China </w:t>
            </w:r>
          </w:p>
        </w:tc>
      </w:tr>
      <w:tr w:rsidR="006D1051" w:rsidRPr="006D1051" w14:paraId="3090EFC8" w14:textId="77777777" w:rsidTr="001471D3">
        <w:tc>
          <w:tcPr>
            <w:tcW w:w="512" w:type="pct"/>
            <w:vAlign w:val="center"/>
          </w:tcPr>
          <w:p w14:paraId="0B49B6C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Gastrointestinal Cancer Home Hospice Nomogram (non-lab nomogram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Wang&lt;/Author&gt;&lt;Year&gt;2020&lt;/Year&gt;&lt;RecNum&gt;228&lt;/RecNum&gt;&lt;DisplayText&gt;(65)&lt;/DisplayText&gt;&lt;record&gt;&lt;rec-number&gt;228&lt;/rec-number&gt;&lt;foreign-keys&gt;&lt;key app="EN" db-id="9v9ew5ad1ftevye00tm59x9btre5x0fwpfpr" timestamp="1767695713"&gt;228&lt;/key&gt;&lt;/foreign-keys&gt;&lt;ref-type name="Journal Article"&gt;17&lt;/ref-type&gt;&lt;contributors&gt;&lt;authors&gt;&lt;author&gt;Wang, Muqing&lt;/author&gt;&lt;author&gt;Jing, Xubin&lt;/author&gt;&lt;author&gt;Cao, Weihua&lt;/author&gt;&lt;author&gt;Zeng, Yicheng&lt;/author&gt;&lt;author&gt;Wu, Chaofen&lt;/author&gt;&lt;author&gt;Zeng, Weilong&lt;/author&gt;&lt;author&gt;Chen, Wenxia&lt;/author&gt;&lt;author&gt;Hu, Xi&lt;/author&gt;&lt;author&gt;Zhou, Yanna&lt;/author&gt;&lt;author&gt;Cai, Xianbin&lt;/author&gt;&lt;/authors&gt;&lt;/contributors&gt;&lt;titles&gt;&lt;title&gt;A non-lab nomogram of survival prediction in home hospice care patients with gastrointestinal cancer&lt;/title&gt;&lt;secondary-title&gt;BMC Palliative Care&lt;/secondary-title&gt;&lt;/titles&gt;&lt;periodical&gt;&lt;full-title&gt;BMC Palliative Care&lt;/full-title&gt;&lt;/periodical&gt;&lt;pages&gt;185&lt;/pages&gt;&lt;volume&gt;19&lt;/volume&gt;&lt;number&gt;1&lt;/number&gt;&lt;dates&gt;&lt;year&gt;2020&lt;/year&gt;&lt;pub-dates&gt;&lt;date&gt;2020/12/07&lt;/date&gt;&lt;/pub-dates&gt;&lt;/dates&gt;&lt;isbn&gt;1472-684X&lt;/isbn&gt;&lt;urls&gt;&lt;related-urls&gt;&lt;url&gt;https://doi.org/10.1186/s12904-020-00690-2&lt;/url&gt;&lt;/related-urls&gt;&lt;/urls&gt;&lt;electronic-resource-num&gt;10.1186/s12904-020-00690-2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5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25F514C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KPS, abdominal distension, oedema, QOL score, pain duration</w:t>
            </w:r>
          </w:p>
        </w:tc>
        <w:tc>
          <w:tcPr>
            <w:tcW w:w="810" w:type="pct"/>
            <w:vAlign w:val="center"/>
          </w:tcPr>
          <w:p w14:paraId="462C04F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21C85C2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and 60-day survival probability</w:t>
            </w:r>
          </w:p>
        </w:tc>
        <w:tc>
          <w:tcPr>
            <w:tcW w:w="454" w:type="pct"/>
            <w:vAlign w:val="center"/>
          </w:tcPr>
          <w:p w14:paraId="1E84939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and 60-day survival</w:t>
            </w:r>
          </w:p>
        </w:tc>
        <w:tc>
          <w:tcPr>
            <w:tcW w:w="695" w:type="pct"/>
            <w:vAlign w:val="center"/>
          </w:tcPr>
          <w:p w14:paraId="5F1E197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gastrointestinal cancer patients in home hospice care; survival &lt;6 months</w:t>
            </w:r>
          </w:p>
        </w:tc>
        <w:tc>
          <w:tcPr>
            <w:tcW w:w="519" w:type="pct"/>
            <w:vAlign w:val="center"/>
          </w:tcPr>
          <w:p w14:paraId="20C494E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4848D26F" w14:textId="77777777" w:rsidTr="001471D3">
        <w:tc>
          <w:tcPr>
            <w:tcW w:w="512" w:type="pct"/>
            <w:vAlign w:val="center"/>
          </w:tcPr>
          <w:p w14:paraId="434B964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GI-LP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Nagai&lt;/Author&gt;&lt;Year&gt;2022&lt;/Year&gt;&lt;RecNum&gt;198&lt;/RecNum&gt;&lt;DisplayText&gt;(61)&lt;/DisplayText&gt;&lt;record&gt;&lt;rec-number&gt;198&lt;/rec-number&gt;&lt;foreign-keys&gt;&lt;key app="EN" db-id="9v9ew5ad1ftevye00tm59x9btre5x0fwpfpr" timestamp="1767693669"&gt;198&lt;/key&gt;&lt;/foreign-keys&gt;&lt;ref-type name="Journal Article"&gt;17&lt;/ref-type&gt;&lt;contributors&gt;&lt;authors&gt;&lt;author&gt;Nagai, Hidemasa&lt;/author&gt;&lt;author&gt;Kawai, Natsuko&lt;/author&gt;&lt;author&gt;Yuasa, Norihiro&lt;/author&gt;&lt;/authors&gt;&lt;/contributors&gt;&lt;titles&gt;&lt;title&gt;Development and internal validation of laboratory prognostic score to predict 14-day mortality in terminally ill patients with gastrointestinal malignancy&lt;/title&gt;&lt;secondary-title&gt;Supportive Care in Cancer&lt;/secondary-title&gt;&lt;/titles&gt;&lt;periodical&gt;&lt;full-title&gt;Supportive Care in Cancer&lt;/full-title&gt;&lt;/periodical&gt;&lt;pages&gt;4179-4187&lt;/pages&gt;&lt;volume&gt;30&lt;/volume&gt;&lt;number&gt;5&lt;/number&gt;&lt;dates&gt;&lt;year&gt;2022&lt;/year&gt;&lt;pub-dates&gt;&lt;date&gt;2022/05/01&lt;/date&gt;&lt;/pub-dates&gt;&lt;/dates&gt;&lt;isbn&gt;1433-7339&lt;/isbn&gt;&lt;urls&gt;&lt;related-urls&gt;&lt;url&gt;https://doi.org/10.1007/s00520-021-06746-0&lt;/url&gt;&lt;/related-urls&gt;&lt;/urls&gt;&lt;electronic-resource-num&gt;10.1007/s00520-021-06746-0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1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5D1451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laboratory-only)</w:t>
            </w:r>
          </w:p>
        </w:tc>
        <w:tc>
          <w:tcPr>
            <w:tcW w:w="810" w:type="pct"/>
            <w:vAlign w:val="center"/>
          </w:tcPr>
          <w:p w14:paraId="085348C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Total bilirubin, BUN, eosinophil, NLR, RDW </w:t>
            </w:r>
          </w:p>
        </w:tc>
        <w:tc>
          <w:tcPr>
            <w:tcW w:w="870" w:type="pct"/>
            <w:vAlign w:val="center"/>
          </w:tcPr>
          <w:p w14:paraId="7E1C15E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5; 3 risk groups; binary cutoff (≥3) for 14-day mortality</w:t>
            </w:r>
          </w:p>
        </w:tc>
        <w:tc>
          <w:tcPr>
            <w:tcW w:w="454" w:type="pct"/>
            <w:vAlign w:val="center"/>
          </w:tcPr>
          <w:p w14:paraId="1681BC7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4-day and 30-day mortality</w:t>
            </w:r>
          </w:p>
        </w:tc>
        <w:tc>
          <w:tcPr>
            <w:tcW w:w="695" w:type="pct"/>
            <w:vAlign w:val="center"/>
          </w:tcPr>
          <w:p w14:paraId="0A28619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gastrointestinal malignancy patients in hospice</w:t>
            </w:r>
          </w:p>
        </w:tc>
        <w:tc>
          <w:tcPr>
            <w:tcW w:w="519" w:type="pct"/>
            <w:vAlign w:val="center"/>
          </w:tcPr>
          <w:p w14:paraId="4A34024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656EFB9F" w14:textId="77777777" w:rsidTr="001471D3">
        <w:tc>
          <w:tcPr>
            <w:tcW w:w="512" w:type="pct"/>
            <w:vAlign w:val="center"/>
          </w:tcPr>
          <w:p w14:paraId="2CBDC85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GP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Miura&lt;/Author&gt;&lt;Year&gt;2015&lt;/Year&gt;&lt;RecNum&gt;272&lt;/RecNum&gt;&lt;DisplayText&gt;(95)&lt;/DisplayText&gt;&lt;record&gt;&lt;rec-number&gt;272&lt;/rec-number&gt;&lt;foreign-keys&gt;&lt;key app="EN" db-id="9v9ew5ad1ftevye00tm59x9btre5x0fwpfpr" timestamp="1767699985"&gt;272&lt;/key&gt;&lt;/foreign-keys&gt;&lt;ref-type name="Journal Article"&gt;17&lt;/ref-type&gt;&lt;contributors&gt;&lt;authors&gt;&lt;author&gt;Miura, Tomofumi&lt;/author&gt;&lt;author&gt;Matsumoto, Yoshihisa&lt;/author&gt;&lt;author&gt;Hama, Takashi&lt;/author&gt;&lt;author&gt;Amano, Koji&lt;/author&gt;&lt;author&gt;Tei, Yo&lt;/author&gt;&lt;author&gt;Kikuchi, Ayako&lt;/author&gt;&lt;author&gt;Suga, Akihiko&lt;/author&gt;&lt;author&gt;Hisanaga, Takayuki&lt;/author&gt;&lt;author&gt;Ishihara, Tatsuhiko&lt;/author&gt;&lt;author&gt;Abe, Mutsumi&lt;/author&gt;&lt;author&gt;Kaneishi, Keisuke&lt;/author&gt;&lt;author&gt;Kawagoe, Shohei&lt;/author&gt;&lt;author&gt;Kuriyama, Toshiyuki&lt;/author&gt;&lt;author&gt;Maeda, Takashi&lt;/author&gt;&lt;author&gt;Mori, Ichiro&lt;/author&gt;&lt;author&gt;Nakajima, Nobuhisa&lt;/author&gt;&lt;author&gt;Nishi, Tomohiro&lt;/author&gt;&lt;author&gt;Sakurai, Hiroki&lt;/author&gt;&lt;author&gt;Morita, Tatsuya&lt;/author&gt;&lt;author&gt;Kinoshita, Hiroya&lt;/author&gt;&lt;/authors&gt;&lt;/contributors&gt;&lt;titles&gt;&lt;title&gt;Glasgow prognostic score predicts prognosis for cancer patients in palliative settings: a subanalysis of the Japan–prognostic assessment tools validation (J-ProVal) study&lt;/title&gt;&lt;secondary-title&gt;Supportive Care in Cancer&lt;/secondary-title&gt;&lt;/titles&gt;&lt;periodical&gt;&lt;full-title&gt;Supportive Care in Cancer&lt;/full-title&gt;&lt;/periodical&gt;&lt;pages&gt;3149-3156&lt;/pages&gt;&lt;volume&gt;23&lt;/volume&gt;&lt;number&gt;11&lt;/number&gt;&lt;dates&gt;&lt;year&gt;2015&lt;/year&gt;&lt;pub-dates&gt;&lt;date&gt;2015/11/01&lt;/date&gt;&lt;/pub-dates&gt;&lt;/dates&gt;&lt;isbn&gt;1433-7339&lt;/isbn&gt;&lt;urls&gt;&lt;related-urls&gt;&lt;url&gt;https://doi.org/10.1007/s00520-015-2693-x&lt;/url&gt;&lt;/related-urls&gt;&lt;/urls&gt;&lt;electronic-resource-num&gt;10.1007/s00520-015-2693-x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95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7BB672F" w14:textId="77777777" w:rsidR="006D1051" w:rsidRPr="006D1051" w:rsidRDefault="006D1051" w:rsidP="006D1051">
            <w:pPr>
              <w:rPr>
                <w:color w:val="000000" w:themeColor="text1"/>
                <w:lang w:val="da-DK"/>
              </w:rPr>
            </w:pPr>
            <w:r w:rsidRPr="006D1051">
              <w:rPr>
                <w:color w:val="000000" w:themeColor="text1"/>
                <w:lang w:val="da-DK"/>
              </w:rPr>
              <w:t>ECOG PS, liver metastasis, dyspnoea, oedema</w:t>
            </w:r>
          </w:p>
        </w:tc>
        <w:tc>
          <w:tcPr>
            <w:tcW w:w="810" w:type="pct"/>
            <w:vAlign w:val="center"/>
          </w:tcPr>
          <w:p w14:paraId="3B7224A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RP, albumin, NLR</w:t>
            </w:r>
          </w:p>
        </w:tc>
        <w:tc>
          <w:tcPr>
            <w:tcW w:w="870" w:type="pct"/>
            <w:vAlign w:val="center"/>
          </w:tcPr>
          <w:p w14:paraId="24F6004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GPS score (0–2); binary risk groups for 3-week and 6-week prognosis</w:t>
            </w:r>
          </w:p>
        </w:tc>
        <w:tc>
          <w:tcPr>
            <w:tcW w:w="454" w:type="pct"/>
            <w:vAlign w:val="center"/>
          </w:tcPr>
          <w:p w14:paraId="0C7662B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week and 6-week prognosis</w:t>
            </w:r>
          </w:p>
        </w:tc>
        <w:tc>
          <w:tcPr>
            <w:tcW w:w="695" w:type="pct"/>
            <w:vAlign w:val="center"/>
          </w:tcPr>
          <w:p w14:paraId="34B4D62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Metastatic or locally advanced cancer referred to palliative care</w:t>
            </w:r>
          </w:p>
        </w:tc>
        <w:tc>
          <w:tcPr>
            <w:tcW w:w="519" w:type="pct"/>
            <w:vAlign w:val="center"/>
          </w:tcPr>
          <w:p w14:paraId="188946D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Japan</w:t>
            </w:r>
          </w:p>
        </w:tc>
      </w:tr>
      <w:tr w:rsidR="006D1051" w:rsidRPr="006D1051" w14:paraId="5466100A" w14:textId="77777777" w:rsidTr="001471D3">
        <w:tc>
          <w:tcPr>
            <w:tcW w:w="512" w:type="pct"/>
            <w:vAlign w:val="center"/>
          </w:tcPr>
          <w:p w14:paraId="6DB7DCF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Graphic tool to estimate individualised survival curves for advanced cancer patients in hospice care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Chiang&lt;/Author&gt;&lt;Year&gt;2015&lt;/Year&gt;&lt;RecNum&gt;250&lt;/RecNum&gt;&lt;DisplayText&gt;(46)&lt;/DisplayText&gt;&lt;record&gt;&lt;rec-number&gt;250&lt;/rec-number&gt;&lt;foreign-keys&gt;&lt;key app="EN" db-id="9v9ew5ad1ftevye00tm59x9btre5x0fwpfpr" timestamp="1767698271"&gt;250&lt;/key&gt;&lt;/foreign-keys&gt;&lt;ref-type name="Journal Article"&gt;17&lt;/ref-type&gt;&lt;contributors&gt;&lt;authors&gt;&lt;author&gt;Chiang, Jui-Kun&lt;/author&gt;&lt;author&gt;Koo, Malcolm&lt;/author&gt;&lt;author&gt;Kao, Yee-Hsin&lt;/author&gt;&lt;/authors&gt;&lt;/contributors&gt;&lt;titles&gt;&lt;title&gt;Development of a User-Friendly Graphic Tool to Estimate Individualized Survival Curves for Advanced Cancer Patients in Hospice Care&lt;/title&gt;&lt;secondary-title&gt;Journal of Palliative Care&lt;/secondary-title&gt;&lt;/titles&gt;&lt;periodical&gt;&lt;full-title&gt;Journal of Palliative Care&lt;/full-title&gt;&lt;/periodical&gt;&lt;pages&gt;29-35&lt;/pages&gt;&lt;volume&gt;31&lt;/volume&gt;&lt;number&gt;1&lt;/number&gt;&lt;keywords&gt;&lt;keyword&gt;advanced cancer, individualized survival curves, hospice&lt;/keyword&gt;&lt;/keywords&gt;&lt;dates&gt;&lt;year&gt;2015&lt;/year&gt;&lt;/dates&gt;&lt;accession-num&gt;26399088&lt;/accession-num&gt;&lt;urls&gt;&lt;related-urls&gt;&lt;url&gt;https://journals.sagepub.com/doi/abs/10.1177/082585971503100105&lt;/url&gt;&lt;/related-urls&gt;&lt;/urls&gt;&lt;electronic-resource-num&gt;10.1177/082585971503100105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1A530F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Heart rate, jaundice, ECOG PS, aminoglycoside use, antifungal use</w:t>
            </w:r>
          </w:p>
        </w:tc>
        <w:tc>
          <w:tcPr>
            <w:tcW w:w="810" w:type="pct"/>
            <w:vAlign w:val="center"/>
          </w:tcPr>
          <w:p w14:paraId="7954855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t specified (Cox PH model variables)</w:t>
            </w:r>
          </w:p>
        </w:tc>
        <w:tc>
          <w:tcPr>
            <w:tcW w:w="870" w:type="pct"/>
            <w:vAlign w:val="center"/>
          </w:tcPr>
          <w:p w14:paraId="3A8B4B7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ovariate-adjusted individual survival probability curves over 60 days (with 95%/99% CI)</w:t>
            </w:r>
          </w:p>
        </w:tc>
        <w:tc>
          <w:tcPr>
            <w:tcW w:w="454" w:type="pct"/>
            <w:vAlign w:val="center"/>
          </w:tcPr>
          <w:p w14:paraId="0CDBFD5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ontinuous survival probability (up to 60 days)</w:t>
            </w:r>
          </w:p>
        </w:tc>
        <w:tc>
          <w:tcPr>
            <w:tcW w:w="695" w:type="pct"/>
            <w:vAlign w:val="center"/>
          </w:tcPr>
          <w:p w14:paraId="6E91A60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admitted to a hospice ward</w:t>
            </w:r>
          </w:p>
        </w:tc>
        <w:tc>
          <w:tcPr>
            <w:tcW w:w="519" w:type="pct"/>
            <w:vAlign w:val="center"/>
          </w:tcPr>
          <w:p w14:paraId="649C1F3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65E81821" w14:textId="77777777" w:rsidTr="001471D3">
        <w:tc>
          <w:tcPr>
            <w:tcW w:w="512" w:type="pct"/>
            <w:vAlign w:val="center"/>
          </w:tcPr>
          <w:p w14:paraId="6A823D0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lastRenderedPageBreak/>
              <w:t xml:space="preserve">IMPAC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Adelson&lt;/Author&gt;&lt;Year&gt;2018&lt;/Year&gt;&lt;RecNum&gt;194&lt;/RecNum&gt;&lt;DisplayText&gt;(56)&lt;/DisplayText&gt;&lt;record&gt;&lt;rec-number&gt;194&lt;/rec-number&gt;&lt;foreign-keys&gt;&lt;key app="EN" db-id="9v9ew5ad1ftevye00tm59x9btre5x0fwpfpr" timestamp="1767693339"&gt;194&lt;/key&gt;&lt;/foreign-keys&gt;&lt;ref-type name="Journal Article"&gt;17&lt;/ref-type&gt;&lt;contributors&gt;&lt;authors&gt;&lt;author&gt;Kerin Adelson&lt;/author&gt;&lt;author&gt;Donald K.K. Lee&lt;/author&gt;&lt;author&gt;Salimah Velji&lt;/author&gt;&lt;author&gt;Junchao Ma&lt;/author&gt;&lt;author&gt;Susan K. Lipka&lt;/author&gt;&lt;author&gt;Joan Rimar&lt;/author&gt;&lt;author&gt;Peter Longley&lt;/author&gt;&lt;author&gt;Teresita Vega&lt;/author&gt;&lt;author&gt;Javier Perez-Irizarry&lt;/author&gt;&lt;author&gt;Edieal Pinker&lt;/author&gt;&lt;author&gt;Rogerio Lilenbaum&lt;/author&gt;&lt;/authors&gt;&lt;/contributors&gt;&lt;titles&gt;&lt;title&gt;Development of Imminent Mortality Predictor for Advanced Cancer (IMPAC), a Tool to Predict Short-Term Mortality in Hospitalized Patients With Advanced Cancer&lt;/title&gt;&lt;secondary-title&gt;Journal of Oncology Practice&lt;/secondary-title&gt;&lt;/titles&gt;&lt;periodical&gt;&lt;full-title&gt;Journal of Oncology Practice&lt;/full-title&gt;&lt;/periodical&gt;&lt;pages&gt;e168-e175&lt;/pages&gt;&lt;volume&gt;14&lt;/volume&gt;&lt;number&gt;3&lt;/number&gt;&lt;dates&gt;&lt;year&gt;2018&lt;/year&gt;&lt;/dates&gt;&lt;accession-num&gt;29206553&lt;/accession-num&gt;&lt;urls&gt;&lt;related-urls&gt;&lt;url&gt;https://ascopubs.org/doi/abs/10.1200/JOP.2017.023200&lt;/url&gt;&lt;/related-urls&gt;&lt;/urls&gt;&lt;electronic-resource-num&gt;10.1200/jop.2017.023200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5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216C16E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ge, ED entry, prior hospitalisation within 90 days, head/neck or neurological cancer diagnosis</w:t>
            </w:r>
          </w:p>
        </w:tc>
        <w:tc>
          <w:tcPr>
            <w:tcW w:w="810" w:type="pct"/>
            <w:vAlign w:val="center"/>
          </w:tcPr>
          <w:p w14:paraId="4AB6675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Vital signs, nursing assessments, lab results (via Rothman Index – 26 EHR elements)</w:t>
            </w:r>
          </w:p>
        </w:tc>
        <w:tc>
          <w:tcPr>
            <w:tcW w:w="870" w:type="pct"/>
            <w:vAlign w:val="center"/>
          </w:tcPr>
          <w:p w14:paraId="52A757E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obability of death at 30/60/90/180 days from admission</w:t>
            </w:r>
          </w:p>
        </w:tc>
        <w:tc>
          <w:tcPr>
            <w:tcW w:w="454" w:type="pct"/>
            <w:vAlign w:val="center"/>
          </w:tcPr>
          <w:p w14:paraId="78E36CC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, 60-day, 90-day, 180-day mortality</w:t>
            </w:r>
          </w:p>
        </w:tc>
        <w:tc>
          <w:tcPr>
            <w:tcW w:w="695" w:type="pct"/>
            <w:vAlign w:val="center"/>
          </w:tcPr>
          <w:p w14:paraId="47D16C9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Hospitalised advanced solid tumour patients; ≥48 hours EHR monitoring</w:t>
            </w:r>
          </w:p>
        </w:tc>
        <w:tc>
          <w:tcPr>
            <w:tcW w:w="519" w:type="pct"/>
            <w:vAlign w:val="center"/>
          </w:tcPr>
          <w:p w14:paraId="48404D7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0C9BB003" w14:textId="77777777" w:rsidTr="001471D3">
        <w:tc>
          <w:tcPr>
            <w:tcW w:w="512" w:type="pct"/>
            <w:vAlign w:val="center"/>
          </w:tcPr>
          <w:p w14:paraId="13F2A4A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JPOS-PI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Hyodo&lt;/Author&gt;&lt;Year&gt;2010&lt;/Year&gt;&lt;RecNum&gt;177&lt;/RecNum&gt;&lt;DisplayText&gt;(81)&lt;/DisplayText&gt;&lt;record&gt;&lt;rec-number&gt;177&lt;/rec-number&gt;&lt;foreign-keys&gt;&lt;key app="EN" db-id="9v9ew5ad1ftevye00tm59x9btre5x0fwpfpr" timestamp="1767692176"&gt;177&lt;/key&gt;&lt;/foreign-keys&gt;&lt;ref-type name="Journal Article"&gt;17&lt;/ref-type&gt;&lt;contributors&gt;&lt;authors&gt;&lt;author&gt;Hyodo, Ichinosuke&lt;/author&gt;&lt;author&gt;Morita, Tatsuya&lt;/author&gt;&lt;author&gt;Adachi, Isamu&lt;/author&gt;&lt;author&gt;Shima, Yasuo&lt;/author&gt;&lt;author&gt;Yoshizawa, Akitaka&lt;/author&gt;&lt;author&gt;Hiraga, Kazuaki&lt;/author&gt;&lt;/authors&gt;&lt;/contributors&gt;&lt;titles&gt;&lt;title&gt;Development of a Predicting Tool for Survival of Terminally Ill Cancer Patients&lt;/title&gt;&lt;secondary-title&gt;Japanese Journal of Clinical Oncology&lt;/secondary-title&gt;&lt;/titles&gt;&lt;periodical&gt;&lt;full-title&gt;Japanese Journal of Clinical Oncology&lt;/full-title&gt;&lt;/periodical&gt;&lt;pages&gt;442-448&lt;/pages&gt;&lt;volume&gt;40&lt;/volume&gt;&lt;number&gt;5&lt;/number&gt;&lt;dates&gt;&lt;year&gt;2010&lt;/year&gt;&lt;/dates&gt;&lt;isbn&gt;0368-2811&lt;/isbn&gt;&lt;urls&gt;&lt;related-urls&gt;&lt;url&gt;https://doi.org/10.1093/jjco/hyp182&lt;/url&gt;&lt;/related-urls&gt;&lt;/urls&gt;&lt;electronic-resource-num&gt;10.1093/jjco/hyp182&lt;/electronic-resource-num&gt;&lt;access-date&gt;1/6/202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81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EA3350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PS, consciousness, pleural effusion</w:t>
            </w:r>
          </w:p>
        </w:tc>
        <w:tc>
          <w:tcPr>
            <w:tcW w:w="810" w:type="pct"/>
            <w:vAlign w:val="center"/>
          </w:tcPr>
          <w:p w14:paraId="3636BE7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WBC, lymphocyte percentage </w:t>
            </w:r>
          </w:p>
        </w:tc>
        <w:tc>
          <w:tcPr>
            <w:tcW w:w="870" w:type="pct"/>
            <w:vAlign w:val="center"/>
          </w:tcPr>
          <w:p w14:paraId="6D34A78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Risk group classification (low/intermediate/high)</w:t>
            </w:r>
          </w:p>
        </w:tc>
        <w:tc>
          <w:tcPr>
            <w:tcW w:w="454" w:type="pct"/>
            <w:vAlign w:val="center"/>
          </w:tcPr>
          <w:p w14:paraId="180CB66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survival; overall survival</w:t>
            </w:r>
          </w:p>
        </w:tc>
        <w:tc>
          <w:tcPr>
            <w:tcW w:w="695" w:type="pct"/>
            <w:vAlign w:val="center"/>
          </w:tcPr>
          <w:p w14:paraId="3ABE295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solid cancer inpatients; no active cancer-directed therapy</w:t>
            </w:r>
          </w:p>
        </w:tc>
        <w:tc>
          <w:tcPr>
            <w:tcW w:w="519" w:type="pct"/>
            <w:vAlign w:val="center"/>
          </w:tcPr>
          <w:p w14:paraId="2C45CB7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Japan </w:t>
            </w:r>
          </w:p>
        </w:tc>
      </w:tr>
      <w:tr w:rsidR="006D1051" w:rsidRPr="006D1051" w14:paraId="3244FBB5" w14:textId="77777777" w:rsidTr="001471D3">
        <w:tc>
          <w:tcPr>
            <w:tcW w:w="512" w:type="pct"/>
            <w:vAlign w:val="center"/>
          </w:tcPr>
          <w:p w14:paraId="4BBC086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Kim Prognostic Model (unnamed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Kim&lt;/Author&gt;&lt;Year&gt;2022&lt;/Year&gt;&lt;RecNum&gt;236&lt;/RecNum&gt;&lt;DisplayText&gt;(34)&lt;/DisplayText&gt;&lt;record&gt;&lt;rec-number&gt;236&lt;/rec-number&gt;&lt;foreign-keys&gt;&lt;key app="EN" db-id="9v9ew5ad1ftevye00tm59x9btre5x0fwpfpr" timestamp="1767696053"&gt;236&lt;/key&gt;&lt;/foreign-keys&gt;&lt;ref-type name="Journal Article"&gt;17&lt;/ref-type&gt;&lt;contributors&gt;&lt;authors&gt;&lt;author&gt;Kim, Yu Jung&lt;/author&gt;&lt;author&gt;Hiratsuka, Yusuke&lt;/author&gt;&lt;author&gt;Suh, Sang-Yeon&lt;/author&gt;&lt;author&gt;Kang, Beodeul&lt;/author&gt;&lt;author&gt;Lee, Si Won&lt;/author&gt;&lt;author&gt;Ahn, Hong-Yup&lt;/author&gt;&lt;author&gt;Suh, Koung Jin&lt;/author&gt;&lt;author&gt;Kim, Ji-Won&lt;/author&gt;&lt;author&gt;Kim, Se Hyun&lt;/author&gt;&lt;author&gt;Kim, Jin Won&lt;/author&gt;&lt;author&gt;Lee, Keun-Wook&lt;/author&gt;&lt;author&gt;Kim, Jee Hyun&lt;/author&gt;&lt;author&gt;Lee, Jong Seok&lt;/author&gt;&lt;/authors&gt;&lt;/contributors&gt;&lt;titles&gt;&lt;title&gt;A Prognostic Model to Facilitate Palliative Care Referral in Oncology Outpatients&lt;/title&gt;&lt;secondary-title&gt;Cancer Res Treat&lt;/secondary-title&gt;&lt;/titles&gt;&lt;periodical&gt;&lt;full-title&gt;Cancer Res Treat&lt;/full-title&gt;&lt;/periodical&gt;&lt;pages&gt;621-629&lt;/pages&gt;&lt;volume&gt;54&lt;/volume&gt;&lt;number&gt;2&lt;/number&gt;&lt;keywords&gt;&lt;keyword&gt;Neoplasms&lt;/keyword&gt;&lt;keyword&gt;Prognosis&lt;/keyword&gt;&lt;keyword&gt;Survival&lt;/keyword&gt;&lt;keyword&gt;Palliative care&lt;/keyword&gt;&lt;/keywords&gt;&lt;dates&gt;&lt;year&gt;2022&lt;/year&gt;&lt;pub-dates&gt;&lt;date&gt;4&lt;/date&gt;&lt;/pub-dates&gt;&lt;/dates&gt;&lt;publisher&gt;Korean Cancer Association&lt;/publisher&gt;&lt;isbn&gt;1598-2998&lt;/isbn&gt;&lt;urls&gt;&lt;related-urls&gt;&lt;url&gt;https://doi.org/10.4143/crt.2021.483&lt;/url&gt;&lt;url&gt;http://e-crt.org/journal/view.php?number=3285&lt;/url&gt;&lt;/related-urls&gt;&lt;/urls&gt;&lt;electronic-resource-num&gt;10.4143/crt.2021.483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4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79B42C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COG PS, undergoing chemotherapy (yes/no), anorexia, mid-arm circumference</w:t>
            </w:r>
          </w:p>
        </w:tc>
        <w:tc>
          <w:tcPr>
            <w:tcW w:w="810" w:type="pct"/>
            <w:vAlign w:val="center"/>
          </w:tcPr>
          <w:p w14:paraId="6A5E246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Lymphocyte percentage, LDH</w:t>
            </w:r>
          </w:p>
        </w:tc>
        <w:tc>
          <w:tcPr>
            <w:tcW w:w="870" w:type="pct"/>
            <w:vAlign w:val="center"/>
          </w:tcPr>
          <w:p w14:paraId="38A6BE1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8; binary classification (≥4.0 vs &lt;4.0)</w:t>
            </w:r>
          </w:p>
        </w:tc>
        <w:tc>
          <w:tcPr>
            <w:tcW w:w="454" w:type="pct"/>
            <w:vAlign w:val="center"/>
          </w:tcPr>
          <w:p w14:paraId="6FD8115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month survival</w:t>
            </w:r>
          </w:p>
        </w:tc>
        <w:tc>
          <w:tcPr>
            <w:tcW w:w="695" w:type="pct"/>
            <w:vAlign w:val="center"/>
          </w:tcPr>
          <w:p w14:paraId="4F1DEFE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; oncologist-estimated survival &lt;1 year; outpatient oncology clinic</w:t>
            </w:r>
          </w:p>
        </w:tc>
        <w:tc>
          <w:tcPr>
            <w:tcW w:w="519" w:type="pct"/>
            <w:vAlign w:val="center"/>
          </w:tcPr>
          <w:p w14:paraId="4A8A2F4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4A132767" w14:textId="77777777" w:rsidTr="001471D3">
        <w:tc>
          <w:tcPr>
            <w:tcW w:w="512" w:type="pct"/>
            <w:vAlign w:val="center"/>
          </w:tcPr>
          <w:p w14:paraId="1B790FB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Kripp et al. model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Kripp&lt;/Author&gt;&lt;Year&gt;2014&lt;/Year&gt;&lt;RecNum&gt;245&lt;/RecNum&gt;&lt;DisplayText&gt;(35)&lt;/DisplayText&gt;&lt;record&gt;&lt;rec-number&gt;245&lt;/rec-number&gt;&lt;foreign-keys&gt;&lt;key app="EN" db-id="9v9ew5ad1ftevye00tm59x9btre5x0fwpfpr" timestamp="1767697817"&gt;245&lt;/key&gt;&lt;/foreign-keys&gt;&lt;ref-type name="Journal Article"&gt;17&lt;/ref-type&gt;&lt;contributors&gt;&lt;authors&gt;&lt;author&gt;Kripp, M.&lt;/author&gt;&lt;author&gt;Willer, A.&lt;/author&gt;&lt;author&gt;Schmidt, C.&lt;/author&gt;&lt;author&gt;Pilz, L. R.&lt;/author&gt;&lt;author&gt;Gencer, D.&lt;/author&gt;&lt;author&gt;Buchheidt, D.&lt;/author&gt;&lt;author&gt;Hochhaus, A.&lt;/author&gt;&lt;author&gt;Hofmann, W. K.&lt;/author&gt;&lt;author&gt;Hofheinz, R. D.&lt;/author&gt;&lt;/authors&gt;&lt;/contributors&gt;&lt;titles&gt;&lt;title&gt;Patients with malignant hematological disorders treated on a palliative care unit: prognostic impact of clinical factors&lt;/title&gt;&lt;secondary-title&gt;Annals of Hematology&lt;/secondary-title&gt;&lt;/titles&gt;&lt;periodical&gt;&lt;full-title&gt;Annals of Hematology&lt;/full-title&gt;&lt;/periodical&gt;&lt;pages&gt;317-325&lt;/pages&gt;&lt;volume&gt;93&lt;/volume&gt;&lt;number&gt;2&lt;/number&gt;&lt;dates&gt;&lt;year&gt;2014&lt;/year&gt;&lt;pub-dates&gt;&lt;date&gt;2014/02/01&lt;/date&gt;&lt;/pub-dates&gt;&lt;/dates&gt;&lt;isbn&gt;1432-0584&lt;/isbn&gt;&lt;urls&gt;&lt;related-urls&gt;&lt;url&gt;https://doi.org/10.1007/s00277-013-1861-7&lt;/url&gt;&lt;/related-urls&gt;&lt;/urls&gt;&lt;electronic-resource-num&gt;10.1007/s00277-013-1861-7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5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E5CCBD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COG PS, opioid use WHO level, need for blood transfusion</w:t>
            </w:r>
          </w:p>
        </w:tc>
        <w:tc>
          <w:tcPr>
            <w:tcW w:w="810" w:type="pct"/>
            <w:vAlign w:val="center"/>
          </w:tcPr>
          <w:p w14:paraId="1904508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latelet count, LDH, albumin</w:t>
            </w:r>
          </w:p>
        </w:tc>
        <w:tc>
          <w:tcPr>
            <w:tcW w:w="870" w:type="pct"/>
            <w:vAlign w:val="center"/>
          </w:tcPr>
          <w:p w14:paraId="5591C34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5; 3 risk groups (low/intermediate/high)</w:t>
            </w:r>
          </w:p>
        </w:tc>
        <w:tc>
          <w:tcPr>
            <w:tcW w:w="454" w:type="pct"/>
            <w:vAlign w:val="center"/>
          </w:tcPr>
          <w:p w14:paraId="53FC4C4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verall survival; remaining lifespan (days to months)</w:t>
            </w:r>
          </w:p>
        </w:tc>
        <w:tc>
          <w:tcPr>
            <w:tcW w:w="695" w:type="pct"/>
            <w:vAlign w:val="center"/>
          </w:tcPr>
          <w:p w14:paraId="110764C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ults with advanced haematological malignancies admitted to palliative care unit</w:t>
            </w:r>
          </w:p>
        </w:tc>
        <w:tc>
          <w:tcPr>
            <w:tcW w:w="519" w:type="pct"/>
            <w:vAlign w:val="center"/>
          </w:tcPr>
          <w:p w14:paraId="63B24BC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Japan</w:t>
            </w:r>
          </w:p>
        </w:tc>
      </w:tr>
      <w:tr w:rsidR="006D1051" w:rsidRPr="006D1051" w14:paraId="323F4D71" w14:textId="77777777" w:rsidTr="001471D3">
        <w:tc>
          <w:tcPr>
            <w:tcW w:w="512" w:type="pct"/>
            <w:vAlign w:val="center"/>
          </w:tcPr>
          <w:p w14:paraId="5BDB872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LabBM Score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Nieder&lt;/Author&gt;&lt;Year&gt;2021&lt;/Year&gt;&lt;RecNum&gt;231&lt;/RecNum&gt;&lt;DisplayText&gt;(96)&lt;/DisplayText&gt;&lt;record&gt;&lt;rec-number&gt;231&lt;/rec-number&gt;&lt;foreign-keys&gt;&lt;key app="EN" db-id="9v9ew5ad1ftevye00tm59x9btre5x0fwpfpr" timestamp="1767695827"&gt;231&lt;/key&gt;&lt;/foreign-keys&gt;&lt;ref-type name="Journal Article"&gt;17&lt;/ref-type&gt;&lt;contributors&gt;&lt;authors&gt;&lt;author&gt;Nieder, Carsten&lt;/author&gt;&lt;author&gt;Dalhaug, Astrid&lt;/author&gt;&lt;author&gt;Haukland, Ellinor&lt;/author&gt;&lt;/authors&gt;&lt;/contributors&gt;&lt;titles&gt;&lt;title&gt;The LabBM score is an excellent survival prediction tool in patients undergoing palliative radiotherapy&lt;/title&gt;&lt;secondary-title&gt;Reports of Practical Oncology and Radiotherapy&lt;/secondary-title&gt;&lt;/titles&gt;&lt;periodical&gt;&lt;full-title&gt;Reports of Practical Oncology and Radiotherapy&lt;/full-title&gt;&lt;/periodical&gt;&lt;pages&gt;740-746&lt;/pages&gt;&lt;volume&gt;26&lt;/volume&gt;&lt;number&gt;5&lt;/number&gt;&lt;dates&gt;&lt;year&gt;2021&lt;/year&gt;&lt;/dates&gt;&lt;isbn&gt;2083-4640&lt;/isbn&gt;&lt;urls&gt;&lt;related-urls&gt;&lt;url&gt;https://journals.viamedica.pl/rpor/article/view/RPOR.a2021.0096&lt;/url&gt;&lt;/related-urls&gt;&lt;/urls&gt;&lt;electronic-resource-num&gt;10.5603/RPOR.a2021.0096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9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FDC391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laboratory-only)</w:t>
            </w:r>
          </w:p>
        </w:tc>
        <w:tc>
          <w:tcPr>
            <w:tcW w:w="810" w:type="pct"/>
            <w:vAlign w:val="center"/>
          </w:tcPr>
          <w:p w14:paraId="0E85CB2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CRP &gt;ULN, LDH &gt;ULN, haemoglobin </w:t>
            </w:r>
          </w:p>
        </w:tc>
        <w:tc>
          <w:tcPr>
            <w:tcW w:w="870" w:type="pct"/>
            <w:vAlign w:val="center"/>
          </w:tcPr>
          <w:p w14:paraId="3DCF03F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3.5; 3 risk groups (favourable/intermediate/poor)</w:t>
            </w:r>
          </w:p>
        </w:tc>
        <w:tc>
          <w:tcPr>
            <w:tcW w:w="454" w:type="pct"/>
            <w:vAlign w:val="center"/>
          </w:tcPr>
          <w:p w14:paraId="49D8C79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verall survival from first day of radiotherapy</w:t>
            </w:r>
          </w:p>
        </w:tc>
        <w:tc>
          <w:tcPr>
            <w:tcW w:w="695" w:type="pct"/>
            <w:vAlign w:val="center"/>
          </w:tcPr>
          <w:p w14:paraId="1C6CEA8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receiving palliative radiotherapy (excluding brain metastases)</w:t>
            </w:r>
          </w:p>
        </w:tc>
        <w:tc>
          <w:tcPr>
            <w:tcW w:w="519" w:type="pct"/>
            <w:vAlign w:val="center"/>
          </w:tcPr>
          <w:p w14:paraId="196E299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Norway</w:t>
            </w:r>
          </w:p>
        </w:tc>
      </w:tr>
      <w:tr w:rsidR="006D1051" w:rsidRPr="006D1051" w14:paraId="72515FE1" w14:textId="77777777" w:rsidTr="001471D3">
        <w:tc>
          <w:tcPr>
            <w:tcW w:w="512" w:type="pct"/>
            <w:vAlign w:val="center"/>
          </w:tcPr>
          <w:p w14:paraId="418AC6F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Laboratory-free nomogram </w:t>
            </w:r>
            <w:r w:rsidRPr="006D1051">
              <w:fldChar w:fldCharType="begin"/>
            </w:r>
            <w:r w:rsidRPr="006D1051">
              <w:instrText xml:space="preserve"> ADDIN EN.CITE &lt;EndNote&gt;&lt;Cite&gt;&lt;Author&gt;Li&lt;/Author&gt;&lt;Year&gt;2025&lt;/Year&gt;&lt;RecNum&gt;204&lt;/RecNum&gt;&lt;DisplayText&gt;(59)&lt;/DisplayText&gt;&lt;record&gt;&lt;rec-number&gt;204&lt;/rec-number&gt;&lt;foreign-keys&gt;&lt;key app="EN" db-id="9v9ew5ad1ftevye00tm59x9btre5x0fwpfpr" timestamp="1767693916"&gt;204&lt;/key&gt;&lt;/foreign-keys&gt;&lt;ref-type name="Journal Article"&gt;17&lt;/ref-type&gt;&lt;contributors&gt;&lt;authors&gt;&lt;author&gt;Li, Haopeng&lt;/author&gt;&lt;author&gt;Chen, Xiaofeng&lt;/author&gt;&lt;author&gt;Jing, Xubin&lt;/author&gt;&lt;author&gt;Wu, Chaofen&lt;/author&gt;&lt;author&gt;Zeng, Yicheng&lt;/author&gt;&lt;author&gt;Wang, Muqing&lt;/author&gt;&lt;author&gt;Zeng, Weilong&lt;/author&gt;&lt;author&gt;Zhang, Shaohui&lt;/author&gt;&lt;author&gt;Xu, Xueqiang&lt;/author&gt;&lt;author&gt;Cai, Xianbin&lt;/author&gt;&lt;/authors&gt;&lt;/contributors&gt;&lt;titles&gt;&lt;title&gt;A laboratory-less nomogram predicting survival rates for hospice patients with advanced cancer&lt;/title&gt;&lt;secondary-title&gt;BMC Public Health&lt;/secondary-title&gt;&lt;/titles&gt;&lt;periodical&gt;&lt;full-title&gt;BMC public health&lt;/full-title&gt;&lt;/periodical&gt;&lt;pages&gt;1204&lt;/pages&gt;&lt;volume&gt;25&lt;/volume&gt;&lt;number&gt;1&lt;/number&gt;&lt;dates&gt;&lt;year&gt;2025&lt;/year&gt;&lt;pub-dates&gt;&lt;date&gt;2025/03/31&lt;/date&gt;&lt;/pub-dates&gt;&lt;/dates&gt;&lt;isbn&gt;1471-2458&lt;/isbn&gt;&lt;urls&gt;&lt;related-urls&gt;&lt;url&gt;https://doi.org/10.1186/s12889-025-22361-8&lt;/url&gt;&lt;/related-urls&gt;&lt;/urls&gt;&lt;electronic-resource-num&gt;10.1186/s12889-025-22361-8&lt;/electronic-resource-num&gt;&lt;/record&gt;&lt;/Cite&gt;&lt;/EndNote&gt;</w:instrText>
            </w:r>
            <w:r w:rsidRPr="006D1051">
              <w:fldChar w:fldCharType="separate"/>
            </w:r>
            <w:r w:rsidRPr="006D1051">
              <w:rPr>
                <w:noProof/>
              </w:rPr>
              <w:t>(59)</w:t>
            </w:r>
            <w:r w:rsidRPr="006D1051">
              <w:fldChar w:fldCharType="end"/>
            </w:r>
          </w:p>
        </w:tc>
        <w:tc>
          <w:tcPr>
            <w:tcW w:w="1139" w:type="pct"/>
            <w:vAlign w:val="center"/>
          </w:tcPr>
          <w:p w14:paraId="040090B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QOL scale, KPS, gender, pain duration, anorexia, abdominal distention, fatigue, bone metastasis, prior treatment history</w:t>
            </w:r>
          </w:p>
        </w:tc>
        <w:tc>
          <w:tcPr>
            <w:tcW w:w="810" w:type="pct"/>
            <w:vAlign w:val="center"/>
          </w:tcPr>
          <w:p w14:paraId="24BC3D7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laboratory-free)</w:t>
            </w:r>
          </w:p>
        </w:tc>
        <w:tc>
          <w:tcPr>
            <w:tcW w:w="870" w:type="pct"/>
            <w:vAlign w:val="center"/>
          </w:tcPr>
          <w:p w14:paraId="648E72D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urvival probability at 30, 45, and 60 days</w:t>
            </w:r>
          </w:p>
        </w:tc>
        <w:tc>
          <w:tcPr>
            <w:tcW w:w="454" w:type="pct"/>
            <w:vAlign w:val="center"/>
          </w:tcPr>
          <w:p w14:paraId="47D88AE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, 45-day, 60-day survival</w:t>
            </w:r>
          </w:p>
        </w:tc>
        <w:tc>
          <w:tcPr>
            <w:tcW w:w="695" w:type="pct"/>
            <w:vAlign w:val="center"/>
          </w:tcPr>
          <w:p w14:paraId="5956AAB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receiving hospice care; labs unavailable or infeasible</w:t>
            </w:r>
          </w:p>
        </w:tc>
        <w:tc>
          <w:tcPr>
            <w:tcW w:w="519" w:type="pct"/>
            <w:vAlign w:val="center"/>
          </w:tcPr>
          <w:p w14:paraId="6CE0420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10F72B25" w14:textId="77777777" w:rsidTr="001471D3">
        <w:tc>
          <w:tcPr>
            <w:tcW w:w="512" w:type="pct"/>
            <w:vAlign w:val="center"/>
          </w:tcPr>
          <w:p w14:paraId="36D81F1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LP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Kawai&lt;/Author&gt;&lt;Year&gt;2018&lt;/Year&gt;&lt;RecNum&gt;220&lt;/RecNum&gt;&lt;DisplayText&gt;(70)&lt;/DisplayText&gt;&lt;record&gt;&lt;rec-number&gt;220&lt;/rec-number&gt;&lt;foreign-keys&gt;&lt;key app="EN" db-id="9v9ew5ad1ftevye00tm59x9btre5x0fwpfpr" timestamp="1767695250"&gt;220&lt;/key&gt;&lt;/foreign-keys&gt;&lt;ref-type name="Journal Article"&gt;17&lt;/ref-type&gt;&lt;contributors&gt;&lt;authors&gt;&lt;author&gt;Kawai, N.,&lt;/author&gt;&lt;author&gt;Yuasa, N.&lt;/author&gt;&lt;/authors&gt;&lt;/contributors&gt;&lt;titles&gt;&lt;title&gt;Laboratory prognostic score for predicting 30-day mortality in terminally ill cancer patients&lt;/title&gt;&lt;secondary-title&gt;Nagoya journal of medical science &lt;/secondary-title&gt;&lt;/titles&gt;&lt;pages&gt;571-582&lt;/pages&gt;&lt;volume&gt;80&lt;/volume&gt;&lt;number&gt;4&lt;/number&gt;&lt;dates&gt;&lt;year&gt;2018&lt;/year&gt;&lt;/dates&gt;&lt;urls&gt;&lt;/urls&gt;&lt;electronic-resource-num&gt;10.18999/nagjms.80.4.571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0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1C2CB16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laboratory-only)</w:t>
            </w:r>
          </w:p>
        </w:tc>
        <w:tc>
          <w:tcPr>
            <w:tcW w:w="810" w:type="pct"/>
            <w:vAlign w:val="center"/>
          </w:tcPr>
          <w:p w14:paraId="799EC1A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RP, albumin, BUN, WBC, eosinophil, NLR</w:t>
            </w:r>
          </w:p>
        </w:tc>
        <w:tc>
          <w:tcPr>
            <w:tcW w:w="870" w:type="pct"/>
            <w:vAlign w:val="center"/>
          </w:tcPr>
          <w:p w14:paraId="5A7788C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10; cutoff ≥5 for 30-day mortality</w:t>
            </w:r>
          </w:p>
        </w:tc>
        <w:tc>
          <w:tcPr>
            <w:tcW w:w="454" w:type="pct"/>
            <w:vAlign w:val="center"/>
          </w:tcPr>
          <w:p w14:paraId="36C6BF7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mortality</w:t>
            </w:r>
          </w:p>
        </w:tc>
        <w:tc>
          <w:tcPr>
            <w:tcW w:w="695" w:type="pct"/>
            <w:vAlign w:val="center"/>
          </w:tcPr>
          <w:p w14:paraId="01AC002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cancer patients admitted to hospice; no anticancer therapy</w:t>
            </w:r>
          </w:p>
        </w:tc>
        <w:tc>
          <w:tcPr>
            <w:tcW w:w="519" w:type="pct"/>
            <w:vAlign w:val="center"/>
          </w:tcPr>
          <w:p w14:paraId="3E8F0D1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1B96BDF2" w14:textId="77777777" w:rsidTr="001471D3">
        <w:tc>
          <w:tcPr>
            <w:tcW w:w="512" w:type="pct"/>
            <w:vAlign w:val="center"/>
          </w:tcPr>
          <w:p w14:paraId="753EDC7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Lung bone metastases nomogram (no specific name  given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Yap&lt;/Author&gt;&lt;Year&gt;2018&lt;/Year&gt;&lt;RecNum&gt;223&lt;/RecNum&gt;&lt;DisplayText&gt;(86)&lt;/DisplayText&gt;&lt;record&gt;&lt;rec-number&gt;223&lt;/rec-number&gt;&lt;foreign-keys&gt;&lt;key app="EN" db-id="9v9ew5ad1ftevye00tm59x9btre5x0fwpfpr" timestamp="1767695413"&gt;223&lt;/key&gt;&lt;/foreign-keys&gt;&lt;ref-type name="Journal Article"&gt;17&lt;/ref-type&gt;&lt;contributors&gt;&lt;authors&gt;&lt;author&gt;Yap, Wing-Keen&lt;/author&gt;&lt;author&gt;Shih, Ming-Chieh&lt;/author&gt;&lt;author&gt;Kuo, Chin&lt;/author&gt;&lt;author&gt;Pai, Ping-Ching&lt;/author&gt;&lt;author&gt;Chou, Wen-Chi&lt;/author&gt;&lt;author&gt;Chang, Kai-Ping&lt;/author&gt;&lt;author&gt;Tsai, Mu-Hung&lt;/author&gt;&lt;author&gt;Tsang, Ngan-Ming&lt;/author&gt;&lt;/authors&gt;&lt;/contributors&gt;&lt;titles&gt;&lt;title&gt;Development and Validation of a Nomogram for Assessing Survival in Patients With Metastatic Lung Cancer Referred for Radiotherapy for Bone Metastases&lt;/title&gt;&lt;secondary-title&gt;JAMA Network Open&lt;/secondary-title&gt;&lt;/titles&gt;&lt;periodical&gt;&lt;full-title&gt;JAMA Network Open&lt;/full-title&gt;&lt;/periodical&gt;&lt;pages&gt;e183242-e183242&lt;/pages&gt;&lt;volume&gt;1&lt;/volume&gt;&lt;number&gt;6&lt;/number&gt;&lt;dates&gt;&lt;year&gt;2018&lt;/year&gt;&lt;/dates&gt;&lt;isbn&gt;2574-3805&lt;/isbn&gt;&lt;urls&gt;&lt;related-urls&gt;&lt;url&gt;https://doi.org/10.1001/jamanetworkopen.2018.3242&lt;/url&gt;&lt;/related-urls&gt;&lt;/urls&gt;&lt;electronic-resource-num&gt;10.1001/jamanetworkopen.2018.3242&lt;/electronic-resource-num&gt;&lt;access-date&gt;1/6/202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8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79DB48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ge, histology (NSCLC vs SCLC), smoking status, EGFR mutation status, BMI</w:t>
            </w:r>
          </w:p>
        </w:tc>
        <w:tc>
          <w:tcPr>
            <w:tcW w:w="810" w:type="pct"/>
            <w:vAlign w:val="center"/>
          </w:tcPr>
          <w:p w14:paraId="48226D8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LR</w:t>
            </w:r>
          </w:p>
        </w:tc>
        <w:tc>
          <w:tcPr>
            <w:tcW w:w="870" w:type="pct"/>
            <w:vAlign w:val="center"/>
          </w:tcPr>
          <w:p w14:paraId="6BD1153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urvival probability at 3, 6, and 12 months</w:t>
            </w:r>
          </w:p>
        </w:tc>
        <w:tc>
          <w:tcPr>
            <w:tcW w:w="454" w:type="pct"/>
            <w:vAlign w:val="center"/>
          </w:tcPr>
          <w:p w14:paraId="4F27766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month, 6-month, 12-month survival</w:t>
            </w:r>
          </w:p>
        </w:tc>
        <w:tc>
          <w:tcPr>
            <w:tcW w:w="695" w:type="pct"/>
            <w:vAlign w:val="center"/>
          </w:tcPr>
          <w:p w14:paraId="37F7549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lung cancer patients referred for palliative RT for bone metastases</w:t>
            </w:r>
          </w:p>
        </w:tc>
        <w:tc>
          <w:tcPr>
            <w:tcW w:w="519" w:type="pct"/>
            <w:vAlign w:val="center"/>
          </w:tcPr>
          <w:p w14:paraId="2676188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Taiwan </w:t>
            </w:r>
          </w:p>
        </w:tc>
      </w:tr>
      <w:tr w:rsidR="006D1051" w:rsidRPr="006D1051" w14:paraId="4BE62111" w14:textId="77777777" w:rsidTr="001471D3">
        <w:tc>
          <w:tcPr>
            <w:tcW w:w="512" w:type="pct"/>
            <w:vAlign w:val="center"/>
          </w:tcPr>
          <w:p w14:paraId="01019F6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MDT-adapted PaP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Mendis&lt;/Author&gt;&lt;Year&gt;2015&lt;/Year&gt;&lt;RecNum&gt;251&lt;/RecNum&gt;&lt;DisplayText&gt;(97)&lt;/DisplayText&gt;&lt;record&gt;&lt;rec-number&gt;251&lt;/rec-number&gt;&lt;foreign-keys&gt;&lt;key app="EN" db-id="9v9ew5ad1ftevye00tm59x9btre5x0fwpfpr" timestamp="1767698312"&gt;251&lt;/key&gt;&lt;/foreign-keys&gt;&lt;ref-type name="Journal Article"&gt;17&lt;/ref-type&gt;&lt;contributors&gt;&lt;authors&gt;&lt;author&gt;Mendis, Ruwani&lt;/author&gt;&lt;author&gt;Soo, Wee-Kheng&lt;/author&gt;&lt;author&gt;Zannino, Diana&lt;/author&gt;&lt;author&gt;Michael, Natasha&lt;/author&gt;&lt;author&gt;Spruyt, Odette&lt;/author&gt;&lt;/authors&gt;&lt;/contributors&gt;&lt;titles&gt;&lt;title&gt;Multidisciplinary Prognostication Using the Palliative Prognostic Score in an Australian Cancer Center&lt;/title&gt;&lt;secondary-title&gt;Palliative Care: Research and Treatment&lt;/secondary-title&gt;&lt;/titles&gt;&lt;periodical&gt;&lt;full-title&gt;Palliative Care: Research and Treatment&lt;/full-title&gt;&lt;/periodical&gt;&lt;pages&gt;PCRT.S24411&lt;/pages&gt;&lt;volume&gt;9&lt;/volume&gt;&lt;keywords&gt;&lt;keyword&gt;palliative care, prognostication, PaP score, outpatients, inpatients, multidisciplinary team, clinician prediction of survival (CPS), multidisciplinary team prediction of survival (MTPS), cancer&lt;/keyword&gt;&lt;/keywords&gt;&lt;dates&gt;&lt;year&gt;2015&lt;/year&gt;&lt;/dates&gt;&lt;accession-num&gt;26309410&lt;/accession-num&gt;&lt;urls&gt;&lt;related-urls&gt;&lt;url&gt;https://journals.sagepub.com/doi/abs/10.4137/PCRT.S24411&lt;/url&gt;&lt;/related-urls&gt;&lt;/urls&gt;&lt;electronic-resource-num&gt;10.4137/pcrt.S24411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97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64D8FA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Multidisciplinary team prediction of survival (replaces single clinician CPS), KPS, anorexia, dyspnoea</w:t>
            </w:r>
          </w:p>
        </w:tc>
        <w:tc>
          <w:tcPr>
            <w:tcW w:w="810" w:type="pct"/>
            <w:vAlign w:val="center"/>
          </w:tcPr>
          <w:p w14:paraId="588DEED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otal WBC, lymphocyte percentage</w:t>
            </w:r>
          </w:p>
        </w:tc>
        <w:tc>
          <w:tcPr>
            <w:tcW w:w="870" w:type="pct"/>
            <w:vAlign w:val="center"/>
          </w:tcPr>
          <w:p w14:paraId="580F766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; 30-day survival probability</w:t>
            </w:r>
          </w:p>
        </w:tc>
        <w:tc>
          <w:tcPr>
            <w:tcW w:w="454" w:type="pct"/>
            <w:vAlign w:val="center"/>
          </w:tcPr>
          <w:p w14:paraId="643D58C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survival</w:t>
            </w:r>
          </w:p>
        </w:tc>
        <w:tc>
          <w:tcPr>
            <w:tcW w:w="695" w:type="pct"/>
            <w:vAlign w:val="center"/>
          </w:tcPr>
          <w:p w14:paraId="2082C51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newly referred to palliative care</w:t>
            </w:r>
          </w:p>
        </w:tc>
        <w:tc>
          <w:tcPr>
            <w:tcW w:w="519" w:type="pct"/>
            <w:vAlign w:val="center"/>
          </w:tcPr>
          <w:p w14:paraId="53CF1F0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Australia</w:t>
            </w:r>
          </w:p>
        </w:tc>
      </w:tr>
      <w:tr w:rsidR="006D1051" w:rsidRPr="006D1051" w14:paraId="0D7FD780" w14:textId="77777777" w:rsidTr="001471D3">
        <w:tc>
          <w:tcPr>
            <w:tcW w:w="512" w:type="pct"/>
            <w:vAlign w:val="center"/>
          </w:tcPr>
          <w:p w14:paraId="568F54A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mGPS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QYXJ0cmlkZ2U8L0F1dGhvcj48WWVhcj4yMDEyPC9ZZWFy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QYXJ0cmlkZ2U8L0F1dGhvcj48WWVhcj4yMDEyPC9ZZWFy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98, 99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3AE7AF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biomarker-only)</w:t>
            </w:r>
          </w:p>
        </w:tc>
        <w:tc>
          <w:tcPr>
            <w:tcW w:w="810" w:type="pct"/>
            <w:vAlign w:val="center"/>
          </w:tcPr>
          <w:p w14:paraId="67AFD40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RP, serum albumin</w:t>
            </w:r>
          </w:p>
        </w:tc>
        <w:tc>
          <w:tcPr>
            <w:tcW w:w="870" w:type="pct"/>
            <w:vAlign w:val="center"/>
          </w:tcPr>
          <w:p w14:paraId="5F6523B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2; risk group classification</w:t>
            </w:r>
          </w:p>
        </w:tc>
        <w:tc>
          <w:tcPr>
            <w:tcW w:w="454" w:type="pct"/>
            <w:vAlign w:val="center"/>
          </w:tcPr>
          <w:p w14:paraId="46193A1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2-week, 4-week survival; overall survival</w:t>
            </w:r>
          </w:p>
        </w:tc>
        <w:tc>
          <w:tcPr>
            <w:tcW w:w="695" w:type="pct"/>
            <w:vAlign w:val="center"/>
          </w:tcPr>
          <w:p w14:paraId="50D761A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near end of life; inpatient and palliative care settings</w:t>
            </w:r>
          </w:p>
        </w:tc>
        <w:tc>
          <w:tcPr>
            <w:tcW w:w="519" w:type="pct"/>
            <w:vAlign w:val="center"/>
          </w:tcPr>
          <w:p w14:paraId="71CAD5F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UK; Australia</w:t>
            </w:r>
          </w:p>
        </w:tc>
      </w:tr>
      <w:tr w:rsidR="006D1051" w:rsidRPr="006D1051" w14:paraId="7258372F" w14:textId="77777777" w:rsidTr="001471D3">
        <w:tc>
          <w:tcPr>
            <w:tcW w:w="512" w:type="pct"/>
            <w:vAlign w:val="center"/>
          </w:tcPr>
          <w:p w14:paraId="7C7B10C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lastRenderedPageBreak/>
              <w:t xml:space="preserve">mGPS-P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Laird&lt;/Author&gt;&lt;Year&gt;2013&lt;/Year&gt;&lt;RecNum&gt;254&lt;/RecNum&gt;&lt;DisplayText&gt;(82)&lt;/DisplayText&gt;&lt;record&gt;&lt;rec-number&gt;254&lt;/rec-number&gt;&lt;foreign-keys&gt;&lt;key app="EN" db-id="9v9ew5ad1ftevye00tm59x9btre5x0fwpfpr" timestamp="1767698401"&gt;254&lt;/key&gt;&lt;/foreign-keys&gt;&lt;ref-type name="Journal Article"&gt;17&lt;/ref-type&gt;&lt;contributors&gt;&lt;authors&gt;&lt;author&gt;Laird, Barry J.&lt;/author&gt;&lt;author&gt;Kaasa, Stein&lt;/author&gt;&lt;author&gt;McMillan, Donald C.&lt;/author&gt;&lt;author&gt;Fallon, Marie T.&lt;/author&gt;&lt;author&gt;Hjermstad, Marianne J.&lt;/author&gt;&lt;author&gt;Fayers, Peter&lt;/author&gt;&lt;author&gt;Klepstad, Pal&lt;/author&gt;&lt;/authors&gt;&lt;/contributors&gt;&lt;titles&gt;&lt;title&gt;Prognostic Factors in Patients with Advanced Cancer: A Comparison of Clinicopathological Factors and the Development of an Inflammation-Based Prognostic System&lt;/title&gt;&lt;secondary-title&gt;Clinical Cancer Research&lt;/secondary-title&gt;&lt;/titles&gt;&lt;periodical&gt;&lt;full-title&gt;Clinical Cancer Research&lt;/full-title&gt;&lt;/periodical&gt;&lt;pages&gt;5456-5464&lt;/pages&gt;&lt;volume&gt;19&lt;/volume&gt;&lt;number&gt;19&lt;/number&gt;&lt;dates&gt;&lt;year&gt;2013&lt;/year&gt;&lt;/dates&gt;&lt;isbn&gt;1078-0432&lt;/isbn&gt;&lt;urls&gt;&lt;related-urls&gt;&lt;url&gt;https://doi.org/10.1158/1078-0432.CCR-13-1066&lt;/url&gt;&lt;/related-urls&gt;&lt;/urls&gt;&lt;electronic-resource-num&gt;10.1158/1078-0432.Ccr-13-1066&lt;/electronic-resource-num&gt;&lt;access-date&gt;1/6/202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82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183EB25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COG PS</w:t>
            </w:r>
          </w:p>
        </w:tc>
        <w:tc>
          <w:tcPr>
            <w:tcW w:w="810" w:type="pct"/>
            <w:vAlign w:val="center"/>
          </w:tcPr>
          <w:p w14:paraId="384CF27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RP and albumin (to calculate mGPS)</w:t>
            </w:r>
          </w:p>
        </w:tc>
        <w:tc>
          <w:tcPr>
            <w:tcW w:w="870" w:type="pct"/>
            <w:vAlign w:val="center"/>
          </w:tcPr>
          <w:p w14:paraId="7AFDF1C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month survival probability; risk group classification</w:t>
            </w:r>
          </w:p>
        </w:tc>
        <w:tc>
          <w:tcPr>
            <w:tcW w:w="454" w:type="pct"/>
            <w:vAlign w:val="center"/>
          </w:tcPr>
          <w:p w14:paraId="7B3059F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month survival; overall survival</w:t>
            </w:r>
          </w:p>
        </w:tc>
        <w:tc>
          <w:tcPr>
            <w:tcW w:w="695" w:type="pct"/>
            <w:vAlign w:val="center"/>
          </w:tcPr>
          <w:p w14:paraId="08F9603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on strong opioids / metastatic or locally advanced disease</w:t>
            </w:r>
          </w:p>
        </w:tc>
        <w:tc>
          <w:tcPr>
            <w:tcW w:w="519" w:type="pct"/>
            <w:vAlign w:val="center"/>
          </w:tcPr>
          <w:p w14:paraId="61ED941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UK </w:t>
            </w:r>
          </w:p>
        </w:tc>
      </w:tr>
      <w:tr w:rsidR="006D1051" w:rsidRPr="006D1051" w14:paraId="58665915" w14:textId="77777777" w:rsidTr="001471D3">
        <w:tc>
          <w:tcPr>
            <w:tcW w:w="512" w:type="pct"/>
            <w:vAlign w:val="center"/>
          </w:tcPr>
          <w:p w14:paraId="3D4A02A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mOPS-A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Zb29uPC9BdXRob3I+PFllYXI+MjAyMzwvWWVhcj48UmVj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Zb29uPC9BdXRob3I+PFllYXI+MjAyMzwvWWVhcj48UmVj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6, 14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B55A9B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Reduced oral intake, dyspnoea at rest, ECOG PS, leg oedema</w:t>
            </w:r>
          </w:p>
        </w:tc>
        <w:tc>
          <w:tcPr>
            <w:tcW w:w="810" w:type="pct"/>
            <w:vAlign w:val="center"/>
          </w:tcPr>
          <w:p w14:paraId="005DEAB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Leucocytosis, bilirubin, LDH</w:t>
            </w:r>
          </w:p>
        </w:tc>
        <w:tc>
          <w:tcPr>
            <w:tcW w:w="870" w:type="pct"/>
            <w:vAlign w:val="center"/>
          </w:tcPr>
          <w:p w14:paraId="2E03332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; binary classification (≥2.5 vs &lt;2.5)</w:t>
            </w:r>
          </w:p>
        </w:tc>
        <w:tc>
          <w:tcPr>
            <w:tcW w:w="454" w:type="pct"/>
            <w:vAlign w:val="center"/>
          </w:tcPr>
          <w:p w14:paraId="4BCDEE2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2-week survival (primary); 3-week (secondary)</w:t>
            </w:r>
          </w:p>
        </w:tc>
        <w:tc>
          <w:tcPr>
            <w:tcW w:w="695" w:type="pct"/>
            <w:vAlign w:val="center"/>
          </w:tcPr>
          <w:p w14:paraId="363642F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inpatients in palliative care units</w:t>
            </w:r>
          </w:p>
        </w:tc>
        <w:tc>
          <w:tcPr>
            <w:tcW w:w="519" w:type="pct"/>
            <w:vAlign w:val="center"/>
          </w:tcPr>
          <w:p w14:paraId="5AB477D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Taiwan</w:t>
            </w:r>
          </w:p>
        </w:tc>
      </w:tr>
      <w:tr w:rsidR="006D1051" w:rsidRPr="006D1051" w14:paraId="5038C3DE" w14:textId="77777777" w:rsidTr="001471D3">
        <w:tc>
          <w:tcPr>
            <w:tcW w:w="512" w:type="pct"/>
            <w:vAlign w:val="center"/>
          </w:tcPr>
          <w:p w14:paraId="69745CA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mOPS-B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Zb29uPC9BdXRob3I+PFllYXI+MjAyMzwvWWVhcj48UmVj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Zb29uPC9BdXRob3I+PFllYXI+MjAyMzwvWWVhcj48UmVj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6, 14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012A32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Reduced oral intake, dyspnoea at rest, ECOG PS, leg oedema, drowsiness (IPOS)</w:t>
            </w:r>
          </w:p>
        </w:tc>
        <w:tc>
          <w:tcPr>
            <w:tcW w:w="810" w:type="pct"/>
            <w:vAlign w:val="center"/>
          </w:tcPr>
          <w:p w14:paraId="560A8D2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laboratory-free)</w:t>
            </w:r>
          </w:p>
        </w:tc>
        <w:tc>
          <w:tcPr>
            <w:tcW w:w="870" w:type="pct"/>
            <w:vAlign w:val="center"/>
          </w:tcPr>
          <w:p w14:paraId="6DD6C80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4; binary classification (≥1.5 high risk)</w:t>
            </w:r>
          </w:p>
        </w:tc>
        <w:tc>
          <w:tcPr>
            <w:tcW w:w="454" w:type="pct"/>
            <w:vAlign w:val="center"/>
          </w:tcPr>
          <w:p w14:paraId="63C53FE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2-week survival</w:t>
            </w:r>
          </w:p>
        </w:tc>
        <w:tc>
          <w:tcPr>
            <w:tcW w:w="695" w:type="pct"/>
            <w:vAlign w:val="center"/>
          </w:tcPr>
          <w:p w14:paraId="2130C4E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inpatients in palliative care units; feasible when labs unavailable</w:t>
            </w:r>
          </w:p>
        </w:tc>
        <w:tc>
          <w:tcPr>
            <w:tcW w:w="519" w:type="pct"/>
            <w:vAlign w:val="center"/>
          </w:tcPr>
          <w:p w14:paraId="66FE98C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Taiwan</w:t>
            </w:r>
          </w:p>
        </w:tc>
      </w:tr>
      <w:tr w:rsidR="006D1051" w:rsidRPr="006D1051" w14:paraId="23104E20" w14:textId="77777777" w:rsidTr="001471D3">
        <w:tc>
          <w:tcPr>
            <w:tcW w:w="512" w:type="pct"/>
            <w:vAlign w:val="center"/>
          </w:tcPr>
          <w:p w14:paraId="2CBEFBD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CCS Prognostic Model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Sin&lt;/Author&gt;&lt;Year&gt;2021&lt;/Year&gt;&lt;RecNum&gt;232&lt;/RecNum&gt;&lt;DisplayText&gt;(63)&lt;/DisplayText&gt;&lt;record&gt;&lt;rec-number&gt;232&lt;/rec-number&gt;&lt;foreign-keys&gt;&lt;key app="EN" db-id="9v9ew5ad1ftevye00tm59x9btre5x0fwpfpr" timestamp="1767695866"&gt;232&lt;/key&gt;&lt;/foreign-keys&gt;&lt;ref-type name="Journal Article"&gt;17&lt;/ref-type&gt;&lt;contributors&gt;&lt;authors&gt;&lt;author&gt;Sin, Iris Huili&lt;/author&gt;&lt;author&gt;Ong, Whee Sze&lt;/author&gt;&lt;author&gt;Pang, Eric Pei Ping&lt;/author&gt;&lt;author&gt;Quah, Daniel Song Chiek&lt;/author&gt;&lt;author&gt;Wang, Fuqiang&lt;/author&gt;&lt;/authors&gt;&lt;/contributors&gt;&lt;titles&gt;&lt;title&gt;Improving the prognostication of patients receiving palliative radiotherapy&lt;/title&gt;&lt;secondary-title&gt;Therapeutic Radiology and Oncology&lt;/secondary-title&gt;&lt;short-title&gt;Improving the prognostication of patients receiving palliative radiotherapy&lt;/short-title&gt;&lt;/titles&gt;&lt;periodical&gt;&lt;full-title&gt;Therapeutic Radiology and Oncology&lt;/full-title&gt;&lt;/periodical&gt;&lt;volume&gt;5&lt;/volume&gt;&lt;dates&gt;&lt;year&gt;2021&lt;/year&gt;&lt;/dates&gt;&lt;isbn&gt;2616-2768&lt;/isbn&gt;&lt;urls&gt;&lt;related-urls&gt;&lt;url&gt;https://tro.amegroups.org/article/view/6802&lt;/url&gt;&lt;/related-urls&gt;&lt;/urls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3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5D0E31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Inpatient status at start of RT, PPS, prior chemotherapy within 3 months</w:t>
            </w:r>
          </w:p>
        </w:tc>
        <w:tc>
          <w:tcPr>
            <w:tcW w:w="810" w:type="pct"/>
            <w:vAlign w:val="center"/>
          </w:tcPr>
          <w:p w14:paraId="29A4BDB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LR</w:t>
            </w:r>
          </w:p>
        </w:tc>
        <w:tc>
          <w:tcPr>
            <w:tcW w:w="870" w:type="pct"/>
            <w:vAlign w:val="center"/>
          </w:tcPr>
          <w:p w14:paraId="300F504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urvival probability estimate; 3 risk groups (0/1/2–3 risk factors)</w:t>
            </w:r>
          </w:p>
        </w:tc>
        <w:tc>
          <w:tcPr>
            <w:tcW w:w="454" w:type="pct"/>
            <w:vAlign w:val="center"/>
          </w:tcPr>
          <w:p w14:paraId="5687871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verall survival from start of RT</w:t>
            </w:r>
          </w:p>
        </w:tc>
        <w:tc>
          <w:tcPr>
            <w:tcW w:w="695" w:type="pct"/>
            <w:vAlign w:val="center"/>
          </w:tcPr>
          <w:p w14:paraId="28573CC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receiving palliative-intent external beam radiotherapy</w:t>
            </w:r>
          </w:p>
        </w:tc>
        <w:tc>
          <w:tcPr>
            <w:tcW w:w="519" w:type="pct"/>
            <w:vAlign w:val="center"/>
          </w:tcPr>
          <w:p w14:paraId="35C35E9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0F12CF2A" w14:textId="77777777" w:rsidTr="001471D3">
        <w:tc>
          <w:tcPr>
            <w:tcW w:w="512" w:type="pct"/>
            <w:vAlign w:val="center"/>
          </w:tcPr>
          <w:p w14:paraId="4391ECD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ew-ChP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Cui&lt;/Author&gt;&lt;Year&gt;2014&lt;/Year&gt;&lt;RecNum&gt;184&lt;/RecNum&gt;&lt;DisplayText&gt;(31)&lt;/DisplayText&gt;&lt;record&gt;&lt;rec-number&gt;184&lt;/rec-number&gt;&lt;foreign-keys&gt;&lt;key app="EN" db-id="9v9ew5ad1ftevye00tm59x9btre5x0fwpfpr" timestamp="1767692974"&gt;184&lt;/key&gt;&lt;/foreign-keys&gt;&lt;ref-type name="Journal Article"&gt;17&lt;/ref-type&gt;&lt;contributors&gt;&lt;authors&gt;&lt;author&gt;Cui, Jing&lt;/author&gt;&lt;author&gt;Zhou, Lingjun&lt;/author&gt;&lt;author&gt;Wee, B.&lt;/author&gt;&lt;author&gt;Shen, Fengping&lt;/author&gt;&lt;author&gt;Ma, Xiuqiang&lt;/author&gt;&lt;author&gt;Zhao, Jijun&lt;/author&gt;&lt;/authors&gt;&lt;/contributors&gt;&lt;titles&gt;&lt;title&gt;Predicting Survival Time in Noncurative Patients with Advanced Cancer: A Prospective Study in China&lt;/title&gt;&lt;secondary-title&gt;Journal of Palliative Medicine&lt;/secondary-title&gt;&lt;/titles&gt;&lt;periodical&gt;&lt;full-title&gt;Journal of palliative medicine&lt;/full-title&gt;&lt;/periodical&gt;&lt;pages&gt;545-552&lt;/pages&gt;&lt;volume&gt;17&lt;/volume&gt;&lt;number&gt;5&lt;/number&gt;&lt;dates&gt;&lt;year&gt;2014&lt;/year&gt;&lt;/dates&gt;&lt;urls&gt;&lt;related-urls&gt;&lt;url&gt;https://journals.sagepub.com/doi/abs/10.1089/jpm.2013.0368&lt;/url&gt;&lt;/related-urls&gt;&lt;/urls&gt;&lt;electronic-resource-num&gt;10.1089/jpm.2013.0368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1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0384F1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KPS, pain, ascites, hydrothorax, oedema, delirium, cachexia</w:t>
            </w:r>
          </w:p>
        </w:tc>
        <w:tc>
          <w:tcPr>
            <w:tcW w:w="810" w:type="pct"/>
            <w:vAlign w:val="center"/>
          </w:tcPr>
          <w:p w14:paraId="1B402FA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WBC, haemoglobin, sodium, total bilirubin, direct bilirubin, AST, ALP</w:t>
            </w:r>
          </w:p>
        </w:tc>
        <w:tc>
          <w:tcPr>
            <w:tcW w:w="870" w:type="pct"/>
            <w:vAlign w:val="center"/>
          </w:tcPr>
          <w:p w14:paraId="0870056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30; 5 risk groups; cutoff-based survival prediction</w:t>
            </w:r>
          </w:p>
        </w:tc>
        <w:tc>
          <w:tcPr>
            <w:tcW w:w="454" w:type="pct"/>
            <w:vAlign w:val="center"/>
          </w:tcPr>
          <w:p w14:paraId="4C8B6EE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7-day, 30-day, 90-day, 180-day survival</w:t>
            </w:r>
          </w:p>
        </w:tc>
        <w:tc>
          <w:tcPr>
            <w:tcW w:w="695" w:type="pct"/>
            <w:vAlign w:val="center"/>
          </w:tcPr>
          <w:p w14:paraId="1C2A2F6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Hospitalised advanced cancer patients; expected to die within 6 months</w:t>
            </w:r>
          </w:p>
        </w:tc>
        <w:tc>
          <w:tcPr>
            <w:tcW w:w="519" w:type="pct"/>
            <w:vAlign w:val="center"/>
          </w:tcPr>
          <w:p w14:paraId="1969E8C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0C56B2D2" w14:textId="77777777" w:rsidTr="001471D3">
        <w:tc>
          <w:tcPr>
            <w:tcW w:w="512" w:type="pct"/>
            <w:vAlign w:val="center"/>
          </w:tcPr>
          <w:p w14:paraId="5FA247B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OPI-AC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Hamano&lt;/Author&gt;&lt;Year&gt;2018&lt;/Year&gt;&lt;RecNum&gt;219&lt;/RecNum&gt;&lt;DisplayText&gt;(48)&lt;/DisplayText&gt;&lt;record&gt;&lt;rec-number&gt;219&lt;/rec-number&gt;&lt;foreign-keys&gt;&lt;key app="EN" db-id="9v9ew5ad1ftevye00tm59x9btre5x0fwpfpr" timestamp="1767695120"&gt;219&lt;/key&gt;&lt;/foreign-keys&gt;&lt;ref-type name="Journal Article"&gt;17&lt;/ref-type&gt;&lt;contributors&gt;&lt;authors&gt;&lt;author&gt;Hamano, Jun&lt;/author&gt;&lt;author&gt;Takeuchi, Ayano&lt;/author&gt;&lt;author&gt;Yamaguchi, Takuhiro&lt;/author&gt;&lt;author&gt;Baba, Mika&lt;/author&gt;&lt;author&gt;Imai, Kengo&lt;/author&gt;&lt;author&gt;Ikenaga, Masayuki&lt;/author&gt;&lt;author&gt;Matsumoto, Yoshihisa&lt;/author&gt;&lt;author&gt;Sekine, Ryuichi&lt;/author&gt;&lt;author&gt;Yamaguchi, Takashi&lt;/author&gt;&lt;author&gt;Hirohashi, Takeshi&lt;/author&gt;&lt;author&gt;Tajima, Tsukasa&lt;/author&gt;&lt;author&gt;Tatara, Ryohei&lt;/author&gt;&lt;author&gt;Watanabe, Hiroaki&lt;/author&gt;&lt;author&gt;Otani, Hiroyuki&lt;/author&gt;&lt;author&gt;Nagaoka, Hiroka&lt;/author&gt;&lt;author&gt;Mori, Masanori&lt;/author&gt;&lt;author&gt;Tei, Yo&lt;/author&gt;&lt;author&gt;Hiramoto, Shuji&lt;/author&gt;&lt;author&gt;Morita, Tatsuya&lt;/author&gt;&lt;/authors&gt;&lt;/contributors&gt;&lt;titles&gt;&lt;title&gt;A combination of routine laboratory findings and vital signs can predict survival of advanced cancer patients without physician evaluation: a fractional polynomial model&lt;/title&gt;&lt;secondary-title&gt;European Journal of Cancer&lt;/secondary-title&gt;&lt;/titles&gt;&lt;periodical&gt;&lt;full-title&gt;European Journal of Cancer&lt;/full-title&gt;&lt;/periodical&gt;&lt;pages&gt;50-60&lt;/pages&gt;&lt;volume&gt;105&lt;/volume&gt;&lt;dates&gt;&lt;year&gt;2018&lt;/year&gt;&lt;/dates&gt;&lt;publisher&gt;Elsevier&lt;/publisher&gt;&lt;isbn&gt;0959-8049&lt;/isbn&gt;&lt;urls&gt;&lt;related-urls&gt;&lt;url&gt;https://doi.org/10.1016/j.ejca.2018.09.037&lt;/url&gt;&lt;/related-urls&gt;&lt;/urls&gt;&lt;electronic-resource-num&gt;10.1016/j.ejca.2018.09.037&lt;/electronic-resource-num&gt;&lt;access-date&gt;2026/01/0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8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6FA5051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objective variables: heart rate, respiratory rate)</w:t>
            </w:r>
          </w:p>
        </w:tc>
        <w:tc>
          <w:tcPr>
            <w:tcW w:w="810" w:type="pct"/>
            <w:vAlign w:val="center"/>
          </w:tcPr>
          <w:p w14:paraId="28C0977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Heart rate, respiratory rate, urea, albumin, CRP, creatinine, lymphocyte count, LDH, platelet count</w:t>
            </w:r>
          </w:p>
        </w:tc>
        <w:tc>
          <w:tcPr>
            <w:tcW w:w="870" w:type="pct"/>
            <w:vAlign w:val="center"/>
          </w:tcPr>
          <w:p w14:paraId="7F7EDFD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edicted survival probability at 7, 14, 30, 56, and 90 days</w:t>
            </w:r>
          </w:p>
        </w:tc>
        <w:tc>
          <w:tcPr>
            <w:tcW w:w="454" w:type="pct"/>
            <w:vAlign w:val="center"/>
          </w:tcPr>
          <w:p w14:paraId="415DCC0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7-day, 14-day, 30-day, 56-day, 90-day survival</w:t>
            </w:r>
          </w:p>
        </w:tc>
        <w:tc>
          <w:tcPr>
            <w:tcW w:w="695" w:type="pct"/>
            <w:vAlign w:val="center"/>
          </w:tcPr>
          <w:p w14:paraId="4669779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(including haematological) receiving specialist palliative care</w:t>
            </w:r>
          </w:p>
        </w:tc>
        <w:tc>
          <w:tcPr>
            <w:tcW w:w="519" w:type="pct"/>
            <w:vAlign w:val="center"/>
          </w:tcPr>
          <w:p w14:paraId="571CF10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2FE0B3B1" w14:textId="77777777" w:rsidTr="001471D3">
        <w:tc>
          <w:tcPr>
            <w:tcW w:w="512" w:type="pct"/>
            <w:vAlign w:val="center"/>
          </w:tcPr>
          <w:p w14:paraId="7516D4A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OPP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Chen&lt;/Author&gt;&lt;Year&gt;2015&lt;/Year&gt;&lt;RecNum&gt;189&lt;/RecNum&gt;&lt;DisplayText&gt;(29)&lt;/DisplayText&gt;&lt;record&gt;&lt;rec-number&gt;189&lt;/rec-number&gt;&lt;foreign-keys&gt;&lt;key app="EN" db-id="9v9ew5ad1ftevye00tm59x9btre5x0fwpfpr" timestamp="1767693158"&gt;189&lt;/key&gt;&lt;/foreign-keys&gt;&lt;ref-type name="Journal Article"&gt;17&lt;/ref-type&gt;&lt;contributors&gt;&lt;authors&gt;&lt;author&gt;Chen, Yen-Ting&lt;/author&gt;&lt;author&gt;Ho, Chih-Te&lt;/author&gt;&lt;author&gt;Hsu, Hua-Shai&lt;/author&gt;&lt;author&gt;Huang, Po-Tsung&lt;/author&gt;&lt;author&gt;Lin, Chin-Yu&lt;/author&gt;&lt;author&gt;Liu, Chiu-Shong&lt;/author&gt;&lt;author&gt;Li, Tsai-Chung&lt;/author&gt;&lt;author&gt;Lin, Cheng-Chieh&lt;/author&gt;&lt;author&gt;Lin, Wen-Yuan&lt;/author&gt;&lt;/authors&gt;&lt;/contributors&gt;&lt;titles&gt;&lt;title&gt;Objective Palliative Prognostic Score Among Patients With Advanced Cancer&lt;/title&gt;&lt;secondary-title&gt;Journal of Pain and Symptom Management&lt;/secondary-title&gt;&lt;/titles&gt;&lt;periodical&gt;&lt;full-title&gt;Journal of Pain and Symptom Management&lt;/full-title&gt;&lt;/periodical&gt;&lt;pages&gt;690-696&lt;/pages&gt;&lt;volume&gt;49&lt;/volume&gt;&lt;number&gt;4&lt;/number&gt;&lt;dates&gt;&lt;year&gt;2015&lt;/year&gt;&lt;/dates&gt;&lt;publisher&gt;Elsevier&lt;/publisher&gt;&lt;isbn&gt;0885-3924&lt;/isbn&gt;&lt;urls&gt;&lt;related-urls&gt;&lt;url&gt;https://doi.org/10.1016/j.jpainsymman.2014.08.017&lt;/url&gt;&lt;/related-urls&gt;&lt;/urls&gt;&lt;electronic-resource-num&gt;10.1016/j.jpainsymman.2014.08.017&lt;/electronic-resource-num&gt;&lt;access-date&gt;2026/01/0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29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7E873D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History of prior chemotherapy, heart rate</w:t>
            </w:r>
          </w:p>
        </w:tc>
        <w:tc>
          <w:tcPr>
            <w:tcW w:w="810" w:type="pct"/>
            <w:vAlign w:val="center"/>
          </w:tcPr>
          <w:p w14:paraId="7BAFE37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WBC, platelets, creatinine, potassium</w:t>
            </w:r>
          </w:p>
        </w:tc>
        <w:tc>
          <w:tcPr>
            <w:tcW w:w="870" w:type="pct"/>
            <w:vAlign w:val="center"/>
          </w:tcPr>
          <w:p w14:paraId="25B6B54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6; binary groups (0–2 vs 3 vs 4–5) for 7-day mortality probability</w:t>
            </w:r>
          </w:p>
        </w:tc>
        <w:tc>
          <w:tcPr>
            <w:tcW w:w="454" w:type="pct"/>
            <w:vAlign w:val="center"/>
          </w:tcPr>
          <w:p w14:paraId="6D547B3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7-day mortality</w:t>
            </w:r>
          </w:p>
        </w:tc>
        <w:tc>
          <w:tcPr>
            <w:tcW w:w="695" w:type="pct"/>
            <w:vAlign w:val="center"/>
          </w:tcPr>
          <w:p w14:paraId="5D07EFC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admitted to a hospice palliative care unit</w:t>
            </w:r>
          </w:p>
        </w:tc>
        <w:tc>
          <w:tcPr>
            <w:tcW w:w="519" w:type="pct"/>
            <w:vAlign w:val="center"/>
          </w:tcPr>
          <w:p w14:paraId="1487915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1BABF448" w14:textId="77777777" w:rsidTr="001471D3">
        <w:tc>
          <w:tcPr>
            <w:tcW w:w="512" w:type="pct"/>
            <w:vAlign w:val="center"/>
          </w:tcPr>
          <w:p w14:paraId="5A5A606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OPS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Fcm1hY29yYTwvQXV0aG9yPjxZZWFyPjIwMTk8L1llYXI+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Fcm1hY29yYTwvQXV0aG9yPjxZZWFyPjIwMTk8L1llYXI+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3, 101-104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830ED6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Reduced oral intake (anorexia), resting dyspnoea, ECOG PS</w:t>
            </w:r>
          </w:p>
        </w:tc>
        <w:tc>
          <w:tcPr>
            <w:tcW w:w="810" w:type="pct"/>
            <w:vAlign w:val="center"/>
          </w:tcPr>
          <w:p w14:paraId="680FE1F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WBC, serum bilirubin, serum creatinine, serum LDH</w:t>
            </w:r>
          </w:p>
        </w:tc>
        <w:tc>
          <w:tcPr>
            <w:tcW w:w="870" w:type="pct"/>
            <w:vAlign w:val="center"/>
          </w:tcPr>
          <w:p w14:paraId="445D2D0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7; binary classification (OPS ≥3 vs &lt;3)</w:t>
            </w:r>
          </w:p>
        </w:tc>
        <w:tc>
          <w:tcPr>
            <w:tcW w:w="454" w:type="pct"/>
            <w:vAlign w:val="center"/>
          </w:tcPr>
          <w:p w14:paraId="459647E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week mortality</w:t>
            </w:r>
          </w:p>
        </w:tc>
        <w:tc>
          <w:tcPr>
            <w:tcW w:w="695" w:type="pct"/>
            <w:vAlign w:val="center"/>
          </w:tcPr>
          <w:p w14:paraId="31505BC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inpatient advanced cancer; no anticancer treatment</w:t>
            </w:r>
          </w:p>
        </w:tc>
        <w:tc>
          <w:tcPr>
            <w:tcW w:w="519" w:type="pct"/>
            <w:vAlign w:val="center"/>
          </w:tcPr>
          <w:p w14:paraId="72DCCCD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Italy; Japan; South Korea </w:t>
            </w:r>
          </w:p>
        </w:tc>
      </w:tr>
      <w:tr w:rsidR="006D1051" w:rsidRPr="006D1051" w14:paraId="09444652" w14:textId="77777777" w:rsidTr="001471D3">
        <w:tc>
          <w:tcPr>
            <w:tcW w:w="512" w:type="pct"/>
            <w:vAlign w:val="center"/>
          </w:tcPr>
          <w:p w14:paraId="2EC7386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OPS (Okugawa variant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Okugawa&lt;/Author&gt;&lt;Year&gt;2017&lt;/Year&gt;&lt;RecNum&gt;218&lt;/RecNum&gt;&lt;DisplayText&gt;(73)&lt;/DisplayText&gt;&lt;record&gt;&lt;rec-number&gt;218&lt;/rec-number&gt;&lt;foreign-keys&gt;&lt;key app="EN" db-id="9v9ew5ad1ftevye00tm59x9btre5x0fwpfpr" timestamp="1767695083"&gt;218&lt;/key&gt;&lt;/foreign-keys&gt;&lt;ref-type name="Journal Article"&gt;17&lt;/ref-type&gt;&lt;contributors&gt;&lt;authors&gt;&lt;author&gt;Okugawa, Yoshinaga&lt;/author&gt;&lt;author&gt;Shirai, Yumiko&lt;/author&gt;&lt;author&gt;Nodono, Hiroko&lt;/author&gt;&lt;author&gt;Matsutani, Fukumi&lt;/author&gt;&lt;author&gt;Itoh, Mari&lt;/author&gt;&lt;author&gt;Hishida, Asahi&lt;/author&gt;&lt;author&gt;Morimoto, Yuki&lt;/author&gt;&lt;author&gt;Nishikawa, Ryutaro&lt;/author&gt;&lt;author&gt;Yokoe, Takeshi&lt;/author&gt;&lt;author&gt;Tanaka, Koji&lt;/author&gt;&lt;author&gt;Urata, Hisashi&lt;/author&gt;&lt;author&gt;Toiyama, Yuji&lt;/author&gt;&lt;author&gt;Araki, Toshimitsu&lt;/author&gt;&lt;author&gt;Inoue, Yasuhiro&lt;/author&gt;&lt;author&gt;Tanaka, Motoyoshi&lt;/author&gt;&lt;author&gt;Kusunoki, Masato&lt;/author&gt;&lt;author&gt;Miki, Chikao&lt;/author&gt;&lt;/authors&gt;&lt;/contributors&gt;&lt;titles&gt;&lt;title&gt;Objective Predictive Score as a Feasible Biomarker for Short-term Survival in TerminalIy Ill Patients with Cancer&lt;/title&gt;&lt;secondary-title&gt;Anticancer Research&lt;/secondary-title&gt;&lt;/titles&gt;&lt;periodical&gt;&lt;full-title&gt;Anticancer Research&lt;/full-title&gt;&lt;/periodical&gt;&lt;pages&gt;267-275&lt;/pages&gt;&lt;volume&gt;37&lt;/volume&gt;&lt;number&gt;1&lt;/number&gt;&lt;dates&gt;&lt;year&gt;2017&lt;/year&gt;&lt;/dates&gt;&lt;urls&gt;&lt;related-urls&gt;&lt;url&gt;https://ar.iiarjournals.org/content/anticanres/37/1/267.full.pdf&lt;/url&gt;&lt;/related-urls&gt;&lt;/urls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3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2BCBEE3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laboratory-only)</w:t>
            </w:r>
          </w:p>
        </w:tc>
        <w:tc>
          <w:tcPr>
            <w:tcW w:w="810" w:type="pct"/>
            <w:vAlign w:val="center"/>
          </w:tcPr>
          <w:p w14:paraId="497E4DD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LT, total bilirubin, BUN, creatinine, platelet count</w:t>
            </w:r>
          </w:p>
        </w:tc>
        <w:tc>
          <w:tcPr>
            <w:tcW w:w="870" w:type="pct"/>
            <w:vAlign w:val="center"/>
          </w:tcPr>
          <w:p w14:paraId="0D7CB16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ontinuous probability score 0–1; binary classification at cutoff 0.735</w:t>
            </w:r>
          </w:p>
        </w:tc>
        <w:tc>
          <w:tcPr>
            <w:tcW w:w="454" w:type="pct"/>
            <w:vAlign w:val="center"/>
          </w:tcPr>
          <w:p w14:paraId="03AEB22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Death within 1 week; overall survival</w:t>
            </w:r>
          </w:p>
        </w:tc>
        <w:tc>
          <w:tcPr>
            <w:tcW w:w="695" w:type="pct"/>
            <w:vAlign w:val="center"/>
          </w:tcPr>
          <w:p w14:paraId="5FF4838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admitted to palliative care unit</w:t>
            </w:r>
          </w:p>
        </w:tc>
        <w:tc>
          <w:tcPr>
            <w:tcW w:w="519" w:type="pct"/>
            <w:vAlign w:val="center"/>
          </w:tcPr>
          <w:p w14:paraId="4267200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4B547AEA" w14:textId="77777777" w:rsidTr="001471D3">
        <w:tc>
          <w:tcPr>
            <w:tcW w:w="512" w:type="pct"/>
            <w:vAlign w:val="center"/>
          </w:tcPr>
          <w:p w14:paraId="1B4A7DD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1d-Survival Decision Tree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Mori&lt;/Author&gt;&lt;Year&gt;2025&lt;/Year&gt;&lt;RecNum&gt;205&lt;/RecNum&gt;&lt;DisplayText&gt;(38)&lt;/DisplayText&gt;&lt;record&gt;&lt;rec-number&gt;205&lt;/rec-number&gt;&lt;foreign-keys&gt;&lt;key app="EN" db-id="9v9ew5ad1ftevye00tm59x9btre5x0fwpfpr" timestamp="1767694057"&gt;205&lt;/key&gt;&lt;/foreign-keys&gt;&lt;ref-type name="Journal Article"&gt;17&lt;/ref-type&gt;&lt;contributors&gt;&lt;authors&gt;&lt;author&gt;Mori, Masanori&lt;/author&gt;&lt;author&gt;Yamaguchi, Takuhiro&lt;/author&gt;&lt;author&gt;Maeda, Isseki&lt;/author&gt;&lt;author&gt;Hatano, Yutaka&lt;/author&gt;&lt;author&gt;Chiu, Shih-Wei&lt;/author&gt;&lt;author&gt;Yamaguchi, Takashi&lt;/author&gt;&lt;author&gt;Imai, Kengo&lt;/author&gt;&lt;author&gt;Yokomichi, Naosuke&lt;/author&gt;&lt;author&gt;Otani, Hiroyuki&lt;/author&gt;&lt;author&gt;Hamano, Jun&lt;/author&gt;&lt;author&gt;Tsuneto, Satoru&lt;/author&gt;&lt;author&gt;Hui, David&lt;/author&gt;&lt;author&gt;Morita, Tatsuya&lt;/author&gt;&lt;author&gt;null, null&lt;/author&gt;&lt;/authors&gt;&lt;/contributors&gt;&lt;titles&gt;&lt;title&gt;Prediction of Next-Day Survival in Imminently Dying Cancer Patients: A Multicenter Cohort Study&lt;/title&gt;&lt;secondary-title&gt;Journal of Palliative Medicine&lt;/secondary-title&gt;&lt;/titles&gt;&lt;periodical&gt;&lt;full-title&gt;Journal of palliative medicine&lt;/full-title&gt;&lt;/periodical&gt;&lt;pages&gt;345-350&lt;/pages&gt;&lt;volume&gt;28&lt;/volume&gt;&lt;number&gt;3&lt;/number&gt;&lt;keywords&gt;&lt;keyword&gt;advanced cancer, clinical signs, impending death, next-day survival, prediction&lt;/keyword&gt;&lt;/keywords&gt;&lt;dates&gt;&lt;year&gt;2025&lt;/year&gt;&lt;/dates&gt;&lt;urls&gt;&lt;related-urls&gt;&lt;url&gt;https://journals.sagepub.com/doi/abs/10.1089/jpm.2024.0334&lt;/url&gt;&lt;/related-urls&gt;&lt;/urls&gt;&lt;electronic-resource-num&gt;10.1089/jpm.2024.0334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8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13CAC14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Response to verbal stimuli, peripheral cyanosis, mandibular movement, Cheyne-Stokes breathing, apnoeic periods, death rattle</w:t>
            </w:r>
          </w:p>
        </w:tc>
        <w:tc>
          <w:tcPr>
            <w:tcW w:w="810" w:type="pct"/>
            <w:vAlign w:val="center"/>
          </w:tcPr>
          <w:p w14:paraId="64668E2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bedside clinical signs only)</w:t>
            </w:r>
          </w:p>
        </w:tc>
        <w:tc>
          <w:tcPr>
            <w:tcW w:w="870" w:type="pct"/>
            <w:vAlign w:val="center"/>
          </w:tcPr>
          <w:p w14:paraId="4D68263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Risk groups with next-day survival probability (%)</w:t>
            </w:r>
          </w:p>
        </w:tc>
        <w:tc>
          <w:tcPr>
            <w:tcW w:w="454" w:type="pct"/>
            <w:vAlign w:val="center"/>
          </w:tcPr>
          <w:p w14:paraId="2F8EE0B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ext-day (1-day) survival</w:t>
            </w:r>
          </w:p>
        </w:tc>
        <w:tc>
          <w:tcPr>
            <w:tcW w:w="695" w:type="pct"/>
            <w:vAlign w:val="center"/>
          </w:tcPr>
          <w:p w14:paraId="175003C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with PPS ≤20; imminently dying</w:t>
            </w:r>
          </w:p>
        </w:tc>
        <w:tc>
          <w:tcPr>
            <w:tcW w:w="519" w:type="pct"/>
            <w:vAlign w:val="center"/>
          </w:tcPr>
          <w:p w14:paraId="73ACE83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3D71E7A7" w14:textId="77777777" w:rsidTr="001471D3">
        <w:tc>
          <w:tcPr>
            <w:tcW w:w="512" w:type="pct"/>
            <w:vAlign w:val="center"/>
          </w:tcPr>
          <w:p w14:paraId="02FC380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aP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QaXJvdmFubzwvQXV0aG9yPjxZZWFyPjE5OTk8L1llYXI+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QaXJvdmFubzwvQXV0aG9yPjxZZWFyPjE5OTk8L1llYXI+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0, 104, 106, 114)</w:t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rFonts w:asciiTheme="minorHAnsi" w:eastAsiaTheme="minorHAnsi" w:hAnsiTheme="minorHAnsi" w:cstheme="minorBidi"/>
                <w:kern w:val="2"/>
                <w:sz w:val="22"/>
                <w:szCs w:val="22"/>
                <w14:ligatures w14:val="standardContextual"/>
              </w:rPr>
              <w:t xml:space="preserve">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LaW08L0F1dGhvcj48WWVhcj4yMDE0PC9ZZWFyPjxSZWNO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LaW08L0F1dGhvcj48WWVhcj4yMDE0PC9ZZWFyPjxSZWNO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97, 105, 119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20FF2AC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Dyspnoea, anorexia, KPS, CPS</w:t>
            </w:r>
          </w:p>
        </w:tc>
        <w:tc>
          <w:tcPr>
            <w:tcW w:w="810" w:type="pct"/>
            <w:vAlign w:val="center"/>
          </w:tcPr>
          <w:p w14:paraId="78190F4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otal WBC count, lymphocyte percentage</w:t>
            </w:r>
          </w:p>
        </w:tc>
        <w:tc>
          <w:tcPr>
            <w:tcW w:w="870" w:type="pct"/>
            <w:vAlign w:val="center"/>
          </w:tcPr>
          <w:p w14:paraId="746AFDD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ontinuous score (0–17.5); 3 risk groups; 30-day survival probability</w:t>
            </w:r>
          </w:p>
        </w:tc>
        <w:tc>
          <w:tcPr>
            <w:tcW w:w="454" w:type="pct"/>
            <w:vAlign w:val="center"/>
          </w:tcPr>
          <w:p w14:paraId="4799EB9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survival</w:t>
            </w:r>
          </w:p>
        </w:tc>
        <w:tc>
          <w:tcPr>
            <w:tcW w:w="695" w:type="pct"/>
            <w:vAlign w:val="center"/>
          </w:tcPr>
          <w:p w14:paraId="76F0C84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solid tumour patients; antiblastic therapy no longer viable</w:t>
            </w:r>
          </w:p>
        </w:tc>
        <w:tc>
          <w:tcPr>
            <w:tcW w:w="519" w:type="pct"/>
            <w:vAlign w:val="center"/>
          </w:tcPr>
          <w:p w14:paraId="0E3FB79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Italy; South Korea; Japan</w:t>
            </w:r>
          </w:p>
        </w:tc>
      </w:tr>
      <w:tr w:rsidR="006D1051" w:rsidRPr="006D1051" w14:paraId="6C412DC6" w14:textId="77777777" w:rsidTr="001471D3">
        <w:tc>
          <w:tcPr>
            <w:tcW w:w="512" w:type="pct"/>
            <w:vAlign w:val="center"/>
          </w:tcPr>
          <w:p w14:paraId="55D0D16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lastRenderedPageBreak/>
              <w:t xml:space="preserve">PaP Score Nomogram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Scarpi&lt;/Author&gt;&lt;Year&gt;2022&lt;/Year&gt;&lt;RecNum&gt;201&lt;/RecNum&gt;&lt;DisplayText&gt;(83)&lt;/DisplayText&gt;&lt;record&gt;&lt;rec-number&gt;201&lt;/rec-number&gt;&lt;foreign-keys&gt;&lt;key app="EN" db-id="9v9ew5ad1ftevye00tm59x9btre5x0fwpfpr" timestamp="1767693782"&gt;201&lt;/key&gt;&lt;/foreign-keys&gt;&lt;ref-type name="Journal Article"&gt;17&lt;/ref-type&gt;&lt;contributors&gt;&lt;authors&gt;&lt;author&gt;Scarpi, Emanuela&lt;/author&gt;&lt;author&gt;Nanni, Oriana&lt;/author&gt;&lt;author&gt;Maltoni, Marco&lt;/author&gt;&lt;/authors&gt;&lt;/contributors&gt;&lt;titles&gt;&lt;title&gt;Development and Validation of the PaP Score Nomogram for Terminally Ill Cancer Patients&lt;/title&gt;&lt;secondary-title&gt;Cancers&lt;/secondary-title&gt;&lt;/titles&gt;&lt;periodical&gt;&lt;full-title&gt;Cancers&lt;/full-title&gt;&lt;/periodical&gt;&lt;pages&gt;2510&lt;/pages&gt;&lt;volume&gt;14&lt;/volume&gt;&lt;number&gt;10&lt;/number&gt;&lt;dates&gt;&lt;year&gt;2022&lt;/year&gt;&lt;/dates&gt;&lt;isbn&gt;2072-6694&lt;/isbn&gt;&lt;accession-num&gt;doi:10.3390/cancers14102510&lt;/accession-num&gt;&lt;urls&gt;&lt;related-urls&gt;&lt;url&gt;https://www.mdpi.com/2072-6694/14/10/2510&lt;/url&gt;&lt;/related-urls&gt;&lt;/urls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83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6FF21A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Dyspnoea, anorexia, KPS, CPS</w:t>
            </w:r>
          </w:p>
        </w:tc>
        <w:tc>
          <w:tcPr>
            <w:tcW w:w="810" w:type="pct"/>
            <w:vAlign w:val="center"/>
          </w:tcPr>
          <w:p w14:paraId="44BBFD4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otal WBC, lymphocyte percentage</w:t>
            </w:r>
          </w:p>
        </w:tc>
        <w:tc>
          <w:tcPr>
            <w:tcW w:w="870" w:type="pct"/>
            <w:vAlign w:val="center"/>
          </w:tcPr>
          <w:p w14:paraId="7AF1852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Individualised survival probability at 15, 30, and 60 days</w:t>
            </w:r>
          </w:p>
        </w:tc>
        <w:tc>
          <w:tcPr>
            <w:tcW w:w="454" w:type="pct"/>
            <w:vAlign w:val="center"/>
          </w:tcPr>
          <w:p w14:paraId="1E8E37F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5-day, 30-day, 60-day survival</w:t>
            </w:r>
          </w:p>
        </w:tc>
        <w:tc>
          <w:tcPr>
            <w:tcW w:w="695" w:type="pct"/>
            <w:vAlign w:val="center"/>
          </w:tcPr>
          <w:p w14:paraId="51067A1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advanced solid tumour patients; antiblastic therapy no longer viable</w:t>
            </w:r>
          </w:p>
        </w:tc>
        <w:tc>
          <w:tcPr>
            <w:tcW w:w="519" w:type="pct"/>
            <w:vAlign w:val="center"/>
          </w:tcPr>
          <w:p w14:paraId="008793E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Italy</w:t>
            </w:r>
          </w:p>
        </w:tc>
      </w:tr>
      <w:tr w:rsidR="006D1051" w:rsidRPr="006D1051" w14:paraId="4838E5BF" w14:textId="77777777" w:rsidTr="001471D3">
        <w:tc>
          <w:tcPr>
            <w:tcW w:w="512" w:type="pct"/>
            <w:vAlign w:val="center"/>
          </w:tcPr>
          <w:p w14:paraId="1B85FB9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iPS-A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TdG9uZTwvQXV0aG9yPjxZZWFyPjIwMjE8L1llYXI+PFJl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TdG9uZTwvQXV0aG9yPjxZZWFyPjIwMjE8L1llYXI+PFJl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7, 10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7E12B6F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COG PS, global health status, pulse rate, anorexia, metastasis site, primary cancer site, cognitive impairment</w:t>
            </w:r>
          </w:p>
        </w:tc>
        <w:tc>
          <w:tcPr>
            <w:tcW w:w="810" w:type="pct"/>
            <w:vAlign w:val="center"/>
          </w:tcPr>
          <w:p w14:paraId="2F02D28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1A53CEA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ategorical: "days" (&lt;14 days), "weeks" (14–55 days), "months+" (&gt;55 days)</w:t>
            </w:r>
          </w:p>
        </w:tc>
        <w:tc>
          <w:tcPr>
            <w:tcW w:w="454" w:type="pct"/>
            <w:vAlign w:val="center"/>
          </w:tcPr>
          <w:p w14:paraId="1C2C94D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4-day and 56-day survival</w:t>
            </w:r>
          </w:p>
        </w:tc>
        <w:tc>
          <w:tcPr>
            <w:tcW w:w="695" w:type="pct"/>
            <w:vAlign w:val="center"/>
          </w:tcPr>
          <w:p w14:paraId="75560B3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no longer receiving disease-modifying treatment</w:t>
            </w:r>
          </w:p>
        </w:tc>
        <w:tc>
          <w:tcPr>
            <w:tcW w:w="519" w:type="pct"/>
            <w:vAlign w:val="center"/>
          </w:tcPr>
          <w:p w14:paraId="00F8148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UK </w:t>
            </w:r>
          </w:p>
        </w:tc>
      </w:tr>
      <w:tr w:rsidR="006D1051" w:rsidRPr="006D1051" w14:paraId="22A9C61C" w14:textId="77777777" w:rsidTr="001471D3">
        <w:tc>
          <w:tcPr>
            <w:tcW w:w="512" w:type="pct"/>
            <w:vAlign w:val="center"/>
          </w:tcPr>
          <w:p w14:paraId="49D2B4A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iPS-B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TdG9uZTwvQXV0aG9yPjxZZWFyPjIwMjE8L1llYXI+PFJl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TdG9uZTwvQXV0aG9yPjxZZWFyPjIwMjE8L1llYXI+PFJl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7, 10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368DE3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COG PS, global health status, pulse rate, anorexia, metastasis site, primary cancer site, cognitive impairment</w:t>
            </w:r>
          </w:p>
        </w:tc>
        <w:tc>
          <w:tcPr>
            <w:tcW w:w="810" w:type="pct"/>
            <w:vAlign w:val="center"/>
          </w:tcPr>
          <w:p w14:paraId="5922516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RP, WBC, platelet count, urea, ALT, neutrophil count, lymphocyte count, ALP, LDH, sodium, albumin</w:t>
            </w:r>
          </w:p>
        </w:tc>
        <w:tc>
          <w:tcPr>
            <w:tcW w:w="870" w:type="pct"/>
            <w:vAlign w:val="center"/>
          </w:tcPr>
          <w:p w14:paraId="149AB43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ategorical: "days" (&lt;14 days), "weeks" (14–55 days), "months+" (&gt;55 days)</w:t>
            </w:r>
          </w:p>
        </w:tc>
        <w:tc>
          <w:tcPr>
            <w:tcW w:w="454" w:type="pct"/>
            <w:vAlign w:val="center"/>
          </w:tcPr>
          <w:p w14:paraId="0DFF7D5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4-day and 56-day survival</w:t>
            </w:r>
          </w:p>
        </w:tc>
        <w:tc>
          <w:tcPr>
            <w:tcW w:w="695" w:type="pct"/>
            <w:vAlign w:val="center"/>
          </w:tcPr>
          <w:p w14:paraId="1D79302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no longer receiving disease-modifying treatment</w:t>
            </w:r>
          </w:p>
        </w:tc>
        <w:tc>
          <w:tcPr>
            <w:tcW w:w="519" w:type="pct"/>
            <w:vAlign w:val="center"/>
          </w:tcPr>
          <w:p w14:paraId="4D391A1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UK </w:t>
            </w:r>
          </w:p>
        </w:tc>
      </w:tr>
      <w:tr w:rsidR="006D1051" w:rsidRPr="006D1051" w14:paraId="4E11BF05" w14:textId="77777777" w:rsidTr="001471D3">
        <w:tc>
          <w:tcPr>
            <w:tcW w:w="512" w:type="pct"/>
            <w:vAlign w:val="center"/>
          </w:tcPr>
          <w:p w14:paraId="6621E20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PI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TdG9uZTwvQXV0aG9yPjxZZWFyPjIwMjE8L1llYXI+PFJl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TdG9uZTwvQXV0aG9yPjxZZWFyPjIwMjE8L1llYXI+PFJl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2, 104, 106-119, 130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CE9402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PS, oral intake, oedema, dyspnoea at rest, delirium</w:t>
            </w:r>
          </w:p>
        </w:tc>
        <w:tc>
          <w:tcPr>
            <w:tcW w:w="810" w:type="pct"/>
            <w:vAlign w:val="center"/>
          </w:tcPr>
          <w:p w14:paraId="5B4EB33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753E34C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ontinuous score (0–15); 3 risk groups (A/B/C)</w:t>
            </w:r>
          </w:p>
        </w:tc>
        <w:tc>
          <w:tcPr>
            <w:tcW w:w="454" w:type="pct"/>
            <w:vAlign w:val="center"/>
          </w:tcPr>
          <w:p w14:paraId="6E7B6A1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week and 6-week survival</w:t>
            </w:r>
          </w:p>
        </w:tc>
        <w:tc>
          <w:tcPr>
            <w:tcW w:w="695" w:type="pct"/>
            <w:vAlign w:val="center"/>
          </w:tcPr>
          <w:p w14:paraId="0FA0FBC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in palliative/hospice care</w:t>
            </w:r>
          </w:p>
        </w:tc>
        <w:tc>
          <w:tcPr>
            <w:tcW w:w="519" w:type="pct"/>
            <w:vAlign w:val="center"/>
          </w:tcPr>
          <w:p w14:paraId="2DE8910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Kuwait; Brazil, Taiwan; Italy; Japan; South Korea; Indonesia; Republic of Ireland; UK; India</w:t>
            </w:r>
          </w:p>
        </w:tc>
      </w:tr>
      <w:tr w:rsidR="006D1051" w:rsidRPr="006D1051" w14:paraId="310DD693" w14:textId="77777777" w:rsidTr="001471D3">
        <w:tc>
          <w:tcPr>
            <w:tcW w:w="512" w:type="pct"/>
            <w:vAlign w:val="center"/>
          </w:tcPr>
          <w:p w14:paraId="19DA031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PS-based 90-Day Mortality Model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Mei&lt;/Author&gt;&lt;Year&gt;2013&lt;/Year&gt;&lt;RecNum&gt;210&lt;/RecNum&gt;&lt;DisplayText&gt;(120)&lt;/DisplayText&gt;&lt;record&gt;&lt;rec-number&gt;210&lt;/rec-number&gt;&lt;foreign-keys&gt;&lt;key app="EN" db-id="9v9ew5ad1ftevye00tm59x9btre5x0fwpfpr" timestamp="1767694526"&gt;210&lt;/key&gt;&lt;/foreign-keys&gt;&lt;ref-type name="Journal Article"&gt;17&lt;/ref-type&gt;&lt;contributors&gt;&lt;authors&gt;&lt;author&gt;Mei, Allyn Hum Yin&lt;/author&gt;&lt;author&gt;Jin, Wilson Low Cong&lt;/author&gt;&lt;author&gt;Hwang, Mervyn Koh Yong&lt;/author&gt;&lt;author&gt;Meng, Yee Choon&lt;/author&gt;&lt;author&gt;Seng, Lee Chung&lt;/author&gt;&lt;author&gt;Yaw, Wu Huei&lt;/author&gt;&lt;/authors&gt;&lt;/contributors&gt;&lt;titles&gt;&lt;title&gt;Value of the Palliative Performance Scale in the Prognostication of Advanced Cancer Patients in a Tertiary Care Setting&lt;/title&gt;&lt;secondary-title&gt;Journal of Palliative Medicine&lt;/secondary-title&gt;&lt;/titles&gt;&lt;periodical&gt;&lt;full-title&gt;Journal of palliative medicine&lt;/full-title&gt;&lt;/periodical&gt;&lt;pages&gt;887-893&lt;/pages&gt;&lt;volume&gt;16&lt;/volume&gt;&lt;number&gt;8&lt;/number&gt;&lt;dates&gt;&lt;year&gt;2013&lt;/year&gt;&lt;/dates&gt;&lt;urls&gt;&lt;related-urls&gt;&lt;url&gt;https://journals.sagepub.com/doi/abs/10.1089/jpm.2012.0556&lt;/url&gt;&lt;/related-urls&gt;&lt;/urls&gt;&lt;electronic-resource-num&gt;10.1089/jpm.2012.0556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120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BB5BF9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PS, gender, prior oncologic treatment within 3 months</w:t>
            </w:r>
          </w:p>
        </w:tc>
        <w:tc>
          <w:tcPr>
            <w:tcW w:w="810" w:type="pct"/>
            <w:vAlign w:val="center"/>
          </w:tcPr>
          <w:p w14:paraId="6683876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lbumin, WBC, haemoglobin, platelet count, calcium</w:t>
            </w:r>
          </w:p>
        </w:tc>
        <w:tc>
          <w:tcPr>
            <w:tcW w:w="870" w:type="pct"/>
            <w:vAlign w:val="center"/>
          </w:tcPr>
          <w:p w14:paraId="5EED5C5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obability of 90-day mortality; binary risk classification</w:t>
            </w:r>
          </w:p>
        </w:tc>
        <w:tc>
          <w:tcPr>
            <w:tcW w:w="454" w:type="pct"/>
            <w:vAlign w:val="center"/>
          </w:tcPr>
          <w:p w14:paraId="52FB859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90-day mortality; overall survival</w:t>
            </w:r>
          </w:p>
        </w:tc>
        <w:tc>
          <w:tcPr>
            <w:tcW w:w="695" w:type="pct"/>
            <w:vAlign w:val="center"/>
          </w:tcPr>
          <w:p w14:paraId="1640B67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admitted to palliative care unit</w:t>
            </w:r>
          </w:p>
        </w:tc>
        <w:tc>
          <w:tcPr>
            <w:tcW w:w="519" w:type="pct"/>
            <w:vAlign w:val="center"/>
          </w:tcPr>
          <w:p w14:paraId="4BA5C1E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Singapore</w:t>
            </w:r>
          </w:p>
        </w:tc>
      </w:tr>
      <w:tr w:rsidR="006D1051" w:rsidRPr="006D1051" w14:paraId="587D681B" w14:textId="77777777" w:rsidTr="001471D3">
        <w:tc>
          <w:tcPr>
            <w:tcW w:w="512" w:type="pct"/>
            <w:vAlign w:val="center"/>
          </w:tcPr>
          <w:p w14:paraId="7AED9CB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RAIS predictive model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Rossi&lt;/Author&gt;&lt;Year&gt;2024&lt;/Year&gt;&lt;RecNum&gt;239&lt;/RecNum&gt;&lt;DisplayText&gt;(52)&lt;/DisplayText&gt;&lt;record&gt;&lt;rec-number&gt;239&lt;/rec-number&gt;&lt;foreign-keys&gt;&lt;key app="EN" db-id="9v9ew5ad1ftevye00tm59x9btre5x0fwpfpr" timestamp="1767696151"&gt;239&lt;/key&gt;&lt;/foreign-keys&gt;&lt;ref-type name="Journal Article"&gt;17&lt;/ref-type&gt;&lt;contributors&gt;&lt;authors&gt;&lt;author&gt;Rossi, Romina&lt;/author&gt;&lt;author&gt;Medici, Federica&lt;/author&gt;&lt;author&gt;Habberstad, Ragnhild&lt;/author&gt;&lt;author&gt;Klepstad, Pal&lt;/author&gt;&lt;author&gt;Cilla, Savino&lt;/author&gt;&lt;author&gt;Dall&amp;apos;Agata, Monia&lt;/author&gt;&lt;author&gt;Kaasa, Stein&lt;/author&gt;&lt;author&gt;Caraceni, Augusto Tommaso&lt;/author&gt;&lt;author&gt;Morganti, Alessio Giuseppe&lt;/author&gt;&lt;author&gt;Maltoni, Marco&lt;/author&gt;&lt;/authors&gt;&lt;/contributors&gt;&lt;titles&gt;&lt;title&gt;Development of a predictive model for patients with bone metastases referred to palliative radiotherapy: Secondary analysis of a multicenter study (the PRAIS trial)&lt;/title&gt;&lt;secondary-title&gt;Cancer Medicine&lt;/secondary-title&gt;&lt;/titles&gt;&lt;periodical&gt;&lt;full-title&gt;Cancer Medicine&lt;/full-title&gt;&lt;/periodical&gt;&lt;pages&gt;e70050&lt;/pages&gt;&lt;volume&gt;13&lt;/volume&gt;&lt;number&gt;19&lt;/number&gt;&lt;dates&gt;&lt;year&gt;2024&lt;/year&gt;&lt;/dates&gt;&lt;urls&gt;&lt;related-urls&gt;&lt;url&gt;https://onlinelibrary.wiley.com/doi/abs/10.1002/cam4.70050&lt;/url&gt;&lt;/related-urls&gt;&lt;/urls&gt;&lt;electronic-resource-num&gt;https://doi.org/10.1002/cam4.70050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52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8A1239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imary tumour site, non-bone metastases, opioid intake, steroid intake, food intake, BMI</w:t>
            </w:r>
          </w:p>
        </w:tc>
        <w:tc>
          <w:tcPr>
            <w:tcW w:w="810" w:type="pct"/>
            <w:vAlign w:val="center"/>
          </w:tcPr>
          <w:p w14:paraId="28DF4A4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IL-8, serum chloride, CRP, WBC, lymphocyte count</w:t>
            </w:r>
          </w:p>
        </w:tc>
        <w:tc>
          <w:tcPr>
            <w:tcW w:w="870" w:type="pct"/>
            <w:vAlign w:val="center"/>
          </w:tcPr>
          <w:p w14:paraId="193120E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edicted survival probability at 3 weeks, 24 weeks, and 52 weeks</w:t>
            </w:r>
          </w:p>
        </w:tc>
        <w:tc>
          <w:tcPr>
            <w:tcW w:w="454" w:type="pct"/>
            <w:vAlign w:val="center"/>
          </w:tcPr>
          <w:p w14:paraId="0CC8A7C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weeks, 24 weeks, 52 weeks</w:t>
            </w:r>
          </w:p>
        </w:tc>
        <w:tc>
          <w:tcPr>
            <w:tcW w:w="695" w:type="pct"/>
            <w:vAlign w:val="center"/>
          </w:tcPr>
          <w:p w14:paraId="08D9069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with bone metastases referred for palliative radiotherapy</w:t>
            </w:r>
          </w:p>
        </w:tc>
        <w:tc>
          <w:tcPr>
            <w:tcW w:w="519" w:type="pct"/>
            <w:vAlign w:val="center"/>
          </w:tcPr>
          <w:p w14:paraId="08DE700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6DDDF742" w14:textId="77777777" w:rsidTr="001471D3">
        <w:tc>
          <w:tcPr>
            <w:tcW w:w="512" w:type="pct"/>
            <w:vAlign w:val="center"/>
          </w:tcPr>
          <w:p w14:paraId="5E0FB54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rognostic Index for Advanced Pancreatic Cancer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Kou&lt;/Author&gt;&lt;Year&gt;2016&lt;/Year&gt;&lt;RecNum&gt;214&lt;/RecNum&gt;&lt;DisplayText&gt;(50)&lt;/DisplayText&gt;&lt;record&gt;&lt;rec-number&gt;214&lt;/rec-number&gt;&lt;foreign-keys&gt;&lt;key app="EN" db-id="9v9ew5ad1ftevye00tm59x9btre5x0fwpfpr" timestamp="1767694708"&gt;214&lt;/key&gt;&lt;/foreign-keys&gt;&lt;ref-type name="Journal Article"&gt;17&lt;/ref-type&gt;&lt;contributors&gt;&lt;authors&gt;&lt;author&gt;Kou, Tadayuki&lt;/author&gt;&lt;author&gt;Kanai, Masashi&lt;/author&gt;&lt;author&gt;Yamamoto, Michio&lt;/author&gt;&lt;author&gt;Xue, Peng&lt;/author&gt;&lt;author&gt;Mori, Yukiko&lt;/author&gt;&lt;author&gt;Kudo, Yasushi&lt;/author&gt;&lt;author&gt;Kurita, Akira&lt;/author&gt;&lt;author&gt;Uza, Norimitsu&lt;/author&gt;&lt;author&gt;Kodama, Yuzo&lt;/author&gt;&lt;author&gt;Asada, Masanori&lt;/author&gt;&lt;author&gt;Kawaguchi, Michiya&lt;/author&gt;&lt;author&gt;Masui, Toshihiko&lt;/author&gt;&lt;author&gt;Mizumoto, Masaki&lt;/author&gt;&lt;author&gt;Yazumi, Shujiro&lt;/author&gt;&lt;author&gt;Matsumoto, Shigemi&lt;/author&gt;&lt;author&gt;Takaori, Kyoichi&lt;/author&gt;&lt;author&gt;Morita, Satoshi&lt;/author&gt;&lt;author&gt;Muto, Manabu&lt;/author&gt;&lt;author&gt;Uemoto, Shinji&lt;/author&gt;&lt;author&gt;Chiba, Tsutomu&lt;/author&gt;&lt;/authors&gt;&lt;/contributors&gt;&lt;titles&gt;&lt;title&gt;Prognostic model for survival based on readily available pretreatment factors in patients with advanced pancreatic cancer receiving palliative chemotherapy&lt;/title&gt;&lt;secondary-title&gt;International Journal of Clinical Oncology&lt;/secondary-title&gt;&lt;/titles&gt;&lt;periodical&gt;&lt;full-title&gt;International Journal of Clinical Oncology&lt;/full-title&gt;&lt;/periodical&gt;&lt;pages&gt;118-125&lt;/pages&gt;&lt;volume&gt;21&lt;/volume&gt;&lt;number&gt;1&lt;/number&gt;&lt;dates&gt;&lt;year&gt;2016&lt;/year&gt;&lt;pub-dates&gt;&lt;date&gt;2016/02/01&lt;/date&gt;&lt;/pub-dates&gt;&lt;/dates&gt;&lt;isbn&gt;1437-7772&lt;/isbn&gt;&lt;urls&gt;&lt;related-urls&gt;&lt;url&gt;https://doi.org/10.1007/s10147-015-0864-x&lt;/url&gt;&lt;/related-urls&gt;&lt;/urls&gt;&lt;electronic-resource-num&gt;10.1007/s10147-015-0864-x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50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1BAABDC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COG PS, distant metastatic disease, status of initially unresectable disease</w:t>
            </w:r>
          </w:p>
        </w:tc>
        <w:tc>
          <w:tcPr>
            <w:tcW w:w="810" w:type="pct"/>
            <w:vAlign w:val="center"/>
          </w:tcPr>
          <w:p w14:paraId="003FA31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EA, CA19-9, NLR</w:t>
            </w:r>
          </w:p>
        </w:tc>
        <w:tc>
          <w:tcPr>
            <w:tcW w:w="870" w:type="pct"/>
            <w:vAlign w:val="center"/>
          </w:tcPr>
          <w:p w14:paraId="245F448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8; 3 risk groups (favourable/intermediate/poor)</w:t>
            </w:r>
          </w:p>
        </w:tc>
        <w:tc>
          <w:tcPr>
            <w:tcW w:w="454" w:type="pct"/>
            <w:vAlign w:val="center"/>
          </w:tcPr>
          <w:p w14:paraId="75D4ACD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-year survival; overall survival</w:t>
            </w:r>
          </w:p>
        </w:tc>
        <w:tc>
          <w:tcPr>
            <w:tcW w:w="695" w:type="pct"/>
            <w:vAlign w:val="center"/>
          </w:tcPr>
          <w:p w14:paraId="7AF8568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ults with unresectable or recurrent pancreatic ductal adenocarcinoma; first-line palliative chemotherapy</w:t>
            </w:r>
          </w:p>
        </w:tc>
        <w:tc>
          <w:tcPr>
            <w:tcW w:w="519" w:type="pct"/>
            <w:vAlign w:val="center"/>
          </w:tcPr>
          <w:p w14:paraId="241C546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50779F8C" w14:textId="77777777" w:rsidTr="001471D3">
        <w:tc>
          <w:tcPr>
            <w:tcW w:w="512" w:type="pct"/>
            <w:vAlign w:val="center"/>
          </w:tcPr>
          <w:p w14:paraId="7763A00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rognostic model for survival prediction for patients with advanced cancer in a </w:t>
            </w:r>
            <w:r w:rsidRPr="006D1051">
              <w:rPr>
                <w:color w:val="000000" w:themeColor="text1"/>
              </w:rPr>
              <w:lastRenderedPageBreak/>
              <w:t xml:space="preserve">palliative care setting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Kikuchi&lt;/Author&gt;&lt;Year&gt;2007&lt;/Year&gt;&lt;RecNum&gt;172&lt;/RecNum&gt;&lt;DisplayText&gt;(71)&lt;/DisplayText&gt;&lt;record&gt;&lt;rec-number&gt;172&lt;/rec-number&gt;&lt;foreign-keys&gt;&lt;key app="EN" db-id="9v9ew5ad1ftevye00tm59x9btre5x0fwpfpr" timestamp="1767692009"&gt;172&lt;/key&gt;&lt;/foreign-keys&gt;&lt;ref-type name="Journal Article"&gt;17&lt;/ref-type&gt;&lt;contributors&gt;&lt;authors&gt;&lt;author&gt;Kikuchi, Nobutaka&lt;/author&gt;&lt;author&gt;Ohmori, Kaori&lt;/author&gt;&lt;author&gt;Kuriyama, Shinichi&lt;/author&gt;&lt;author&gt;Shimada, Akira&lt;/author&gt;&lt;author&gt;Nakaho, Toshimichi&lt;/author&gt;&lt;author&gt;Yamamuro, Makoto&lt;/author&gt;&lt;author&gt;Tsuji, Ichiro&lt;/author&gt;&lt;/authors&gt;&lt;/contributors&gt;&lt;titles&gt;&lt;title&gt;Survival Prediction of Patients with Advanced Cancer: The Predictive Accuracy of the Model Based on Biological Markers&lt;/title&gt;&lt;secondary-title&gt;Journal of Pain and Symptom Management&lt;/secondary-title&gt;&lt;/titles&gt;&lt;periodical&gt;&lt;full-title&gt;Journal of Pain and Symptom Management&lt;/full-title&gt;&lt;/periodical&gt;&lt;pages&gt;600-606&lt;/pages&gt;&lt;volume&gt;34&lt;/volume&gt;&lt;number&gt;6&lt;/number&gt;&lt;dates&gt;&lt;year&gt;2007&lt;/year&gt;&lt;/dates&gt;&lt;publisher&gt;Elsevier&lt;/publisher&gt;&lt;isbn&gt;0885-3924&lt;/isbn&gt;&lt;urls&gt;&lt;related-urls&gt;&lt;url&gt;https://doi.org/10.1016/j.jpainsymman.2007.06.001&lt;/url&gt;&lt;/related-urls&gt;&lt;/urls&gt;&lt;electronic-resource-num&gt;10.1016/j.jpainsymman.2007.06.001&lt;/electronic-resource-num&gt;&lt;access-date&gt;2026/01/0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1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3FE181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lastRenderedPageBreak/>
              <w:t>ECOG PS, general fatigue (patient-reported)</w:t>
            </w:r>
          </w:p>
        </w:tc>
        <w:tc>
          <w:tcPr>
            <w:tcW w:w="810" w:type="pct"/>
            <w:vAlign w:val="center"/>
          </w:tcPr>
          <w:p w14:paraId="05EFCA9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lbumin, LDH, lymphocyte percentage</w:t>
            </w:r>
          </w:p>
        </w:tc>
        <w:tc>
          <w:tcPr>
            <w:tcW w:w="870" w:type="pct"/>
            <w:vAlign w:val="center"/>
          </w:tcPr>
          <w:p w14:paraId="5B3C6D6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7.5; cutoff &gt;4.5 for 60-day survival</w:t>
            </w:r>
          </w:p>
        </w:tc>
        <w:tc>
          <w:tcPr>
            <w:tcW w:w="454" w:type="pct"/>
            <w:vAlign w:val="center"/>
          </w:tcPr>
          <w:p w14:paraId="383D109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and 60-day survival</w:t>
            </w:r>
          </w:p>
        </w:tc>
        <w:tc>
          <w:tcPr>
            <w:tcW w:w="695" w:type="pct"/>
            <w:vAlign w:val="center"/>
          </w:tcPr>
          <w:p w14:paraId="19B2F98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admitted to palliative care unit</w:t>
            </w:r>
          </w:p>
        </w:tc>
        <w:tc>
          <w:tcPr>
            <w:tcW w:w="519" w:type="pct"/>
            <w:vAlign w:val="center"/>
          </w:tcPr>
          <w:p w14:paraId="021A929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142F7698" w14:textId="77777777" w:rsidTr="001471D3">
        <w:tc>
          <w:tcPr>
            <w:tcW w:w="512" w:type="pct"/>
            <w:vAlign w:val="center"/>
          </w:tcPr>
          <w:p w14:paraId="1830AA2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rognostic model using routine laboratory result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Miyagi&lt;/Author&gt;&lt;Year&gt;2021&lt;/Year&gt;&lt;RecNum&gt;287&lt;/RecNum&gt;&lt;DisplayText&gt;(37)&lt;/DisplayText&gt;&lt;record&gt;&lt;rec-number&gt;287&lt;/rec-number&gt;&lt;foreign-keys&gt;&lt;key app="EN" db-id="9v9ew5ad1ftevye00tm59x9btre5x0fwpfpr" timestamp="1767701103"&gt;287&lt;/key&gt;&lt;/foreign-keys&gt;&lt;ref-type name="Journal Article"&gt;17&lt;/ref-type&gt;&lt;contributors&gt;&lt;authors&gt;&lt;author&gt;Miyagi, Taeko&lt;/author&gt;&lt;author&gt;Miyata, Satoshi&lt;/author&gt;&lt;author&gt;Tagami, Keita&lt;/author&gt;&lt;author&gt;Hiratsuka, Yusuke&lt;/author&gt;&lt;author&gt;Sato, Mamiko&lt;/author&gt;&lt;author&gt;Takeda, Ikuo&lt;/author&gt;&lt;author&gt;Kohata, Katsura&lt;/author&gt;&lt;author&gt;Satake, Noriaki&lt;/author&gt;&lt;author&gt;Shimokawa, Hiroaki&lt;/author&gt;&lt;author&gt;Inoue, Akira&lt;/author&gt;&lt;/authors&gt;&lt;/contributors&gt;&lt;titles&gt;&lt;title&gt;Prognostic model for patients with advanced cancer using a combination of routine blood test values&lt;/title&gt;&lt;secondary-title&gt;Supportive Care in Cancer&lt;/secondary-title&gt;&lt;/titles&gt;&lt;periodical&gt;&lt;full-title&gt;Supportive Care in Cancer&lt;/full-title&gt;&lt;/periodical&gt;&lt;pages&gt;4431-4437&lt;/pages&gt;&lt;volume&gt;29&lt;/volume&gt;&lt;number&gt;8&lt;/number&gt;&lt;dates&gt;&lt;year&gt;2021&lt;/year&gt;&lt;pub-dates&gt;&lt;date&gt;2021/08/01&lt;/date&gt;&lt;/pub-dates&gt;&lt;/dates&gt;&lt;isbn&gt;1433-7339&lt;/isbn&gt;&lt;urls&gt;&lt;related-urls&gt;&lt;url&gt;https://doi.org/10.1007/s00520-020-05937-5&lt;/url&gt;&lt;/related-urls&gt;&lt;/urls&gt;&lt;electronic-resource-num&gt;10.1007/s00520-020-05937-5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7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1DFBB6E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10" w:type="pct"/>
            <w:vAlign w:val="center"/>
          </w:tcPr>
          <w:p w14:paraId="5CA408D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otal bilirubin, AST, creatinine, urea/creatinine ratio, eosinophil percentage, lymphocyte count</w:t>
            </w:r>
          </w:p>
        </w:tc>
        <w:tc>
          <w:tcPr>
            <w:tcW w:w="870" w:type="pct"/>
            <w:vAlign w:val="center"/>
          </w:tcPr>
          <w:p w14:paraId="1BF3186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14; 3 risk groups (low/medium/high)</w:t>
            </w:r>
          </w:p>
        </w:tc>
        <w:tc>
          <w:tcPr>
            <w:tcW w:w="454" w:type="pct"/>
            <w:vAlign w:val="center"/>
          </w:tcPr>
          <w:p w14:paraId="57FC4FD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verall survival (up to 180 days)</w:t>
            </w:r>
          </w:p>
        </w:tc>
        <w:tc>
          <w:tcPr>
            <w:tcW w:w="695" w:type="pct"/>
            <w:vAlign w:val="center"/>
          </w:tcPr>
          <w:p w14:paraId="05906AF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admitted to palliative care; no active treatment</w:t>
            </w:r>
          </w:p>
        </w:tc>
        <w:tc>
          <w:tcPr>
            <w:tcW w:w="519" w:type="pct"/>
            <w:vAlign w:val="center"/>
          </w:tcPr>
          <w:p w14:paraId="10652B0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271D809D" w14:textId="77777777" w:rsidTr="001471D3">
        <w:tc>
          <w:tcPr>
            <w:tcW w:w="512" w:type="pct"/>
            <w:vAlign w:val="center"/>
          </w:tcPr>
          <w:p w14:paraId="7BE565A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rognostic Nomogram for Advanced Cancer in Palliative Care (Zhao nomogram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Zhao&lt;/Author&gt;&lt;Year&gt;2019&lt;/Year&gt;&lt;RecNum&gt;225&lt;/RecNum&gt;&lt;DisplayText&gt;(77)&lt;/DisplayText&gt;&lt;record&gt;&lt;rec-number&gt;225&lt;/rec-number&gt;&lt;foreign-keys&gt;&lt;key app="EN" db-id="9v9ew5ad1ftevye00tm59x9btre5x0fwpfpr" timestamp="1767695490"&gt;225&lt;/key&gt;&lt;/foreign-keys&gt;&lt;ref-type name="Journal Article"&gt;17&lt;/ref-type&gt;&lt;contributors&gt;&lt;authors&gt;&lt;author&gt;Zhao, Weiwei&lt;/author&gt;&lt;author&gt;He, Zhiyong&lt;/author&gt;&lt;author&gt;Li, Yintao&lt;/author&gt;&lt;author&gt;Jia, Huixun&lt;/author&gt;&lt;author&gt;Chen, Menglei&lt;/author&gt;&lt;author&gt;Gu, Xiaoli&lt;/author&gt;&lt;author&gt;Liu, Minghui&lt;/author&gt;&lt;author&gt;Zhang, Zhe&lt;/author&gt;&lt;author&gt;Wu, Zhenyu&lt;/author&gt;&lt;author&gt;Cheng, Wenwu&lt;/author&gt;&lt;/authors&gt;&lt;/contributors&gt;&lt;titles&gt;&lt;title&gt;Nomogram-based parameters to predict overall survival in a real-world advanced cancer population undergoing palliative care&lt;/title&gt;&lt;secondary-title&gt;BMC Palliative Care&lt;/secondary-title&gt;&lt;/titles&gt;&lt;periodical&gt;&lt;full-title&gt;BMC Palliative Care&lt;/full-title&gt;&lt;/periodical&gt;&lt;pages&gt;47&lt;/pages&gt;&lt;volume&gt;18&lt;/volume&gt;&lt;number&gt;1&lt;/number&gt;&lt;dates&gt;&lt;year&gt;2019&lt;/year&gt;&lt;pub-dates&gt;&lt;date&gt;2019/06/05&lt;/date&gt;&lt;/pub-dates&gt;&lt;/dates&gt;&lt;isbn&gt;1472-684X&lt;/isbn&gt;&lt;urls&gt;&lt;related-urls&gt;&lt;url&gt;https://doi.org/10.1186/s12904-019-0432-7&lt;/url&gt;&lt;/related-urls&gt;&lt;/urls&gt;&lt;electronic-resource-num&gt;10.1186/s12904-019-0432-7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7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2A79BFF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ex, age, TNM tumour stage, KPS</w:t>
            </w:r>
          </w:p>
        </w:tc>
        <w:tc>
          <w:tcPr>
            <w:tcW w:w="810" w:type="pct"/>
            <w:vAlign w:val="center"/>
          </w:tcPr>
          <w:p w14:paraId="1BC629C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eutrophil count, haemoglobin, LDH, albumin, uric acid, cystatin-C</w:t>
            </w:r>
          </w:p>
        </w:tc>
        <w:tc>
          <w:tcPr>
            <w:tcW w:w="870" w:type="pct"/>
            <w:vAlign w:val="center"/>
          </w:tcPr>
          <w:p w14:paraId="1C3E1A0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90-day mortality probability (continuous nomogram)</w:t>
            </w:r>
          </w:p>
        </w:tc>
        <w:tc>
          <w:tcPr>
            <w:tcW w:w="454" w:type="pct"/>
            <w:vAlign w:val="center"/>
          </w:tcPr>
          <w:p w14:paraId="15794AB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90-day mortality; overall survival</w:t>
            </w:r>
          </w:p>
        </w:tc>
        <w:tc>
          <w:tcPr>
            <w:tcW w:w="695" w:type="pct"/>
            <w:vAlign w:val="center"/>
          </w:tcPr>
          <w:p w14:paraId="693550C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in palliative care</w:t>
            </w:r>
          </w:p>
        </w:tc>
        <w:tc>
          <w:tcPr>
            <w:tcW w:w="519" w:type="pct"/>
            <w:vAlign w:val="center"/>
          </w:tcPr>
          <w:p w14:paraId="3D6A03B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00AC6FC7" w14:textId="77777777" w:rsidTr="001471D3">
        <w:tc>
          <w:tcPr>
            <w:tcW w:w="512" w:type="pct"/>
            <w:vAlign w:val="center"/>
          </w:tcPr>
          <w:p w14:paraId="31DBC78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rognostic scale for 7-day survival prediction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Chiang&lt;/Author&gt;&lt;Year&gt;2009&lt;/Year&gt;&lt;RecNum&gt;175&lt;/RecNum&gt;&lt;DisplayText&gt;(67)&lt;/DisplayText&gt;&lt;record&gt;&lt;rec-number&gt;175&lt;/rec-number&gt;&lt;foreign-keys&gt;&lt;key app="EN" db-id="9v9ew5ad1ftevye00tm59x9btre5x0fwpfpr" timestamp="1767692116"&gt;175&lt;/key&gt;&lt;/foreign-keys&gt;&lt;ref-type name="Journal Article"&gt;17&lt;/ref-type&gt;&lt;contributors&gt;&lt;authors&gt;&lt;author&gt;Chiang, Jui-Kun&lt;/author&gt;&lt;author&gt;Lai, Ning-Sheng&lt;/author&gt;&lt;author&gt;Wang, Mei-Huang&lt;/author&gt;&lt;author&gt;Chen, Shi-Chi&lt;/author&gt;&lt;author&gt;Kao, Yee-Hsin&lt;/author&gt;&lt;/authors&gt;&lt;/contributors&gt;&lt;titles&gt;&lt;title&gt;A proposed prognostic 7-day survival formula for patients with terminal cancer&lt;/title&gt;&lt;secondary-title&gt;BMC Public Health&lt;/secondary-title&gt;&lt;/titles&gt;&lt;periodical&gt;&lt;full-title&gt;BMC public health&lt;/full-title&gt;&lt;/periodical&gt;&lt;pages&gt;365&lt;/pages&gt;&lt;volume&gt;9&lt;/volume&gt;&lt;number&gt;1&lt;/number&gt;&lt;dates&gt;&lt;year&gt;2009&lt;/year&gt;&lt;pub-dates&gt;&lt;date&gt;2009/09/29&lt;/date&gt;&lt;/pub-dates&gt;&lt;/dates&gt;&lt;isbn&gt;1471-2458&lt;/isbn&gt;&lt;urls&gt;&lt;related-urls&gt;&lt;url&gt;https://doi.org/10.1186/1471-2458-9-365&lt;/url&gt;&lt;/related-urls&gt;&lt;/urls&gt;&lt;electronic-resource-num&gt;10.1186/1471-2458-9-365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7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7832EC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ognitive status, oedema, ECOG PS, respiratory rate</w:t>
            </w:r>
          </w:p>
        </w:tc>
        <w:tc>
          <w:tcPr>
            <w:tcW w:w="810" w:type="pct"/>
            <w:vAlign w:val="center"/>
          </w:tcPr>
          <w:p w14:paraId="5EA5ADB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BUN</w:t>
            </w:r>
          </w:p>
        </w:tc>
        <w:tc>
          <w:tcPr>
            <w:tcW w:w="870" w:type="pct"/>
            <w:vAlign w:val="center"/>
          </w:tcPr>
          <w:p w14:paraId="1505BB7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ontinuous probability of dying within 7 days; binary at cutoff &gt;0.2</w:t>
            </w:r>
          </w:p>
        </w:tc>
        <w:tc>
          <w:tcPr>
            <w:tcW w:w="454" w:type="pct"/>
            <w:vAlign w:val="center"/>
          </w:tcPr>
          <w:p w14:paraId="17F4AAD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7-day mortality</w:t>
            </w:r>
          </w:p>
        </w:tc>
        <w:tc>
          <w:tcPr>
            <w:tcW w:w="695" w:type="pct"/>
            <w:vAlign w:val="center"/>
          </w:tcPr>
          <w:p w14:paraId="204B4E0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 cancer patients admitted to inpatient palliative care/hospice ward</w:t>
            </w:r>
          </w:p>
        </w:tc>
        <w:tc>
          <w:tcPr>
            <w:tcW w:w="519" w:type="pct"/>
            <w:vAlign w:val="center"/>
          </w:tcPr>
          <w:p w14:paraId="03FC49E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7E15650E" w14:textId="77777777" w:rsidTr="001471D3">
        <w:tc>
          <w:tcPr>
            <w:tcW w:w="512" w:type="pct"/>
            <w:vAlign w:val="center"/>
          </w:tcPr>
          <w:p w14:paraId="7248C9A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RO-MAC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Hum&lt;/Author&gt;&lt;Year&gt;2020&lt;/Year&gt;&lt;RecNum&gt;277&lt;/RecNum&gt;&lt;DisplayText&gt;(58)&lt;/DisplayText&gt;&lt;record&gt;&lt;rec-number&gt;277&lt;/rec-number&gt;&lt;foreign-keys&gt;&lt;key app="EN" db-id="9v9ew5ad1ftevye00tm59x9btre5x0fwpfpr" timestamp="1767700193"&gt;277&lt;/key&gt;&lt;/foreign-keys&gt;&lt;ref-type name="Journal Article"&gt;17&lt;/ref-type&gt;&lt;contributors&gt;&lt;authors&gt;&lt;author&gt;Hum, Allyn&lt;/author&gt;&lt;author&gt;Wong, Yoko Kin Yoke&lt;/author&gt;&lt;author&gt;Yee, Choon Meng&lt;/author&gt;&lt;author&gt;Lee, Chung Seng&lt;/author&gt;&lt;author&gt;Wu, Huei Yaw&lt;/author&gt;&lt;author&gt;Koh, Mervyn Yong Hwang&lt;/author&gt;&lt;/authors&gt;&lt;/contributors&gt;&lt;titles&gt;&lt;title&gt;PROgnostic Model for Advanced Cancer (PRO-MAC)&lt;/title&gt;&lt;secondary-title&gt;BMJ Supportive &amp;amp;amp; Palliative Care&lt;/secondary-title&gt;&lt;/titles&gt;&lt;periodical&gt;&lt;full-title&gt;BMJ Supportive &amp;amp;amp; Palliative Care&lt;/full-title&gt;&lt;/periodical&gt;&lt;pages&gt;e34-e34&lt;/pages&gt;&lt;volume&gt;10&lt;/volume&gt;&lt;number&gt;4&lt;/number&gt;&lt;dates&gt;&lt;year&gt;2020&lt;/year&gt;&lt;/dates&gt;&lt;urls&gt;&lt;related-urls&gt;&lt;url&gt;https://spcare.bmj.com/content/bmjspcare/10/4/e34.full.pdf&lt;/url&gt;&lt;/related-urls&gt;&lt;/urls&gt;&lt;electronic-resource-num&gt;10.1136/bmjspcare-2018-001702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58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6D6C295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alliative Performance Scale v2, ESAS-r summative score, number of organ systems affected by metastases</w:t>
            </w:r>
          </w:p>
        </w:tc>
        <w:tc>
          <w:tcPr>
            <w:tcW w:w="810" w:type="pct"/>
            <w:vAlign w:val="center"/>
          </w:tcPr>
          <w:p w14:paraId="697BAE2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Serum albumin, total WBC </w:t>
            </w:r>
          </w:p>
        </w:tc>
        <w:tc>
          <w:tcPr>
            <w:tcW w:w="870" w:type="pct"/>
            <w:vAlign w:val="center"/>
          </w:tcPr>
          <w:p w14:paraId="48D5C2A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10.5; 3 risk groups (low/medium/high)</w:t>
            </w:r>
          </w:p>
        </w:tc>
        <w:tc>
          <w:tcPr>
            <w:tcW w:w="454" w:type="pct"/>
            <w:vAlign w:val="center"/>
          </w:tcPr>
          <w:p w14:paraId="4B992D0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0-day and 90-day mortality</w:t>
            </w:r>
          </w:p>
        </w:tc>
        <w:tc>
          <w:tcPr>
            <w:tcW w:w="695" w:type="pct"/>
            <w:vAlign w:val="center"/>
          </w:tcPr>
          <w:p w14:paraId="4E612D6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admitted or referred to palliative care</w:t>
            </w:r>
          </w:p>
        </w:tc>
        <w:tc>
          <w:tcPr>
            <w:tcW w:w="519" w:type="pct"/>
            <w:vAlign w:val="center"/>
          </w:tcPr>
          <w:p w14:paraId="0117835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4F84C68C" w14:textId="77777777" w:rsidTr="001471D3">
        <w:tc>
          <w:tcPr>
            <w:tcW w:w="512" w:type="pct"/>
            <w:vAlign w:val="center"/>
          </w:tcPr>
          <w:p w14:paraId="15D2D7D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RONOPALL Score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Cb3VyZ2VvaXM8L0F1dGhvcj48WWVhcj4yMDE3PC9ZZWFy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Cb3VyZ2VvaXM8L0F1dGhvcj48WWVhcj4yMDE3PC9ZZWFy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121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4AF9EA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COG PS, number of metastatic sites</w:t>
            </w:r>
          </w:p>
        </w:tc>
        <w:tc>
          <w:tcPr>
            <w:tcW w:w="810" w:type="pct"/>
            <w:vAlign w:val="center"/>
          </w:tcPr>
          <w:p w14:paraId="70678D4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LDH, serum albumin</w:t>
            </w:r>
          </w:p>
        </w:tc>
        <w:tc>
          <w:tcPr>
            <w:tcW w:w="870" w:type="pct"/>
            <w:vAlign w:val="center"/>
          </w:tcPr>
          <w:p w14:paraId="4FA366E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10; 3 risk groups (A/B/C)</w:t>
            </w:r>
          </w:p>
        </w:tc>
        <w:tc>
          <w:tcPr>
            <w:tcW w:w="454" w:type="pct"/>
            <w:vAlign w:val="center"/>
          </w:tcPr>
          <w:p w14:paraId="4AAFC03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2-month and 6-month survival; overall survival</w:t>
            </w:r>
          </w:p>
        </w:tc>
        <w:tc>
          <w:tcPr>
            <w:tcW w:w="695" w:type="pct"/>
            <w:vAlign w:val="center"/>
          </w:tcPr>
          <w:p w14:paraId="536D504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incurable cancer patients at palliative stage; receiving anticancer treatment</w:t>
            </w:r>
          </w:p>
        </w:tc>
        <w:tc>
          <w:tcPr>
            <w:tcW w:w="519" w:type="pct"/>
            <w:vAlign w:val="center"/>
          </w:tcPr>
          <w:p w14:paraId="23AD6EE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France</w:t>
            </w:r>
          </w:p>
        </w:tc>
      </w:tr>
      <w:tr w:rsidR="006D1051" w:rsidRPr="006D1051" w14:paraId="196531DD" w14:textId="77777777" w:rsidTr="001471D3">
        <w:tc>
          <w:tcPr>
            <w:tcW w:w="512" w:type="pct"/>
            <w:vAlign w:val="center"/>
          </w:tcPr>
          <w:p w14:paraId="33C1C3E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PS-PPI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Yamada&lt;/Author&gt;&lt;Year&gt;2017&lt;/Year&gt;&lt;RecNum&gt;258&lt;/RecNum&gt;&lt;DisplayText&gt;(55)&lt;/DisplayText&gt;&lt;record&gt;&lt;rec-number&gt;258&lt;/rec-number&gt;&lt;foreign-keys&gt;&lt;key app="EN" db-id="9v9ew5ad1ftevye00tm59x9btre5x0fwpfpr" timestamp="1767699337"&gt;258&lt;/key&gt;&lt;/foreign-keys&gt;&lt;ref-type name="Journal Article"&gt;17&lt;/ref-type&gt;&lt;contributors&gt;&lt;authors&gt;&lt;author&gt;Yamada, Takeshi&lt;/author&gt;&lt;author&gt;Morita, Tatsuya&lt;/author&gt;&lt;author&gt;Maeda, Isseki&lt;/author&gt;&lt;author&gt;Inoue, Satoshi&lt;/author&gt;&lt;author&gt;Ikenaga, Masayuki&lt;/author&gt;&lt;author&gt;Matsumoto, Yoshihisa&lt;/author&gt;&lt;author&gt;Baba, Mika&lt;/author&gt;&lt;author&gt;Sekine, Ryuichi&lt;/author&gt;&lt;author&gt;Yamaguchi, Takashi&lt;/author&gt;&lt;author&gt;Hirohashi, Takeshi&lt;/author&gt;&lt;author&gt;Tajima, Tsukasa&lt;/author&gt;&lt;author&gt;Tatara, Ryohei&lt;/author&gt;&lt;author&gt;Watanabe, Hiroaki&lt;/author&gt;&lt;author&gt;Otani, Hiroyuki&lt;/author&gt;&lt;author&gt;Takigawa, Chizuko&lt;/author&gt;&lt;author&gt;Matsuda, Yoshinobu&lt;/author&gt;&lt;author&gt;Ono, Shigeki&lt;/author&gt;&lt;author&gt;Ozawa, Taketoshi&lt;/author&gt;&lt;author&gt;Yamamoto, Ryo&lt;/author&gt;&lt;author&gt;Shishido, Hideki&lt;/author&gt;&lt;author&gt;Yamamoto, Naoki&lt;/author&gt;&lt;/authors&gt;&lt;/contributors&gt;&lt;titles&gt;&lt;title&gt;A prospective, multicenter cohort study to validate a simple performance status–based survival prediction system for oncologists&lt;/title&gt;&lt;secondary-title&gt;Cancer&lt;/secondary-title&gt;&lt;/titles&gt;&lt;periodical&gt;&lt;full-title&gt;Cancer&lt;/full-title&gt;&lt;/periodical&gt;&lt;pages&gt;1442-1452&lt;/pages&gt;&lt;volume&gt;123&lt;/volume&gt;&lt;number&gt;8&lt;/number&gt;&lt;dates&gt;&lt;year&gt;2017&lt;/year&gt;&lt;/dates&gt;&lt;isbn&gt;0008-543X&lt;/isbn&gt;&lt;urls&gt;&lt;related-urls&gt;&lt;url&gt;https://acsjournals.onlinelibrary.wiley.com/doi/abs/10.1002/cncr.30484&lt;/url&gt;&lt;/related-urls&gt;&lt;/urls&gt;&lt;electronic-resource-num&gt;https://doi.org/10.1002/cncr.30484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55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2B851CA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COG PS (replaces PPS), oral intake, oedema, dyspnoea at rest, delirium</w:t>
            </w:r>
          </w:p>
        </w:tc>
        <w:tc>
          <w:tcPr>
            <w:tcW w:w="810" w:type="pct"/>
            <w:vAlign w:val="center"/>
          </w:tcPr>
          <w:p w14:paraId="2CA830A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4B5FE45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15; 3 risk groups (low/medium/high)</w:t>
            </w:r>
          </w:p>
        </w:tc>
        <w:tc>
          <w:tcPr>
            <w:tcW w:w="454" w:type="pct"/>
            <w:vAlign w:val="center"/>
          </w:tcPr>
          <w:p w14:paraId="38C7BDB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weeks, 6 weeks, 30–180 days</w:t>
            </w:r>
          </w:p>
        </w:tc>
        <w:tc>
          <w:tcPr>
            <w:tcW w:w="695" w:type="pct"/>
            <w:vAlign w:val="center"/>
          </w:tcPr>
          <w:p w14:paraId="61C6D73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alliative care patients; validated in haematological malignancies and mixed tumour types</w:t>
            </w:r>
          </w:p>
        </w:tc>
        <w:tc>
          <w:tcPr>
            <w:tcW w:w="519" w:type="pct"/>
            <w:vAlign w:val="center"/>
          </w:tcPr>
          <w:p w14:paraId="243B7E3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041732DA" w14:textId="77777777" w:rsidTr="001471D3">
        <w:tc>
          <w:tcPr>
            <w:tcW w:w="512" w:type="pct"/>
            <w:vAlign w:val="center"/>
          </w:tcPr>
          <w:p w14:paraId="5A369BC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Rades et al. three-tiered survival score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SYWRlczwvQXV0aG9yPjxZZWFyPjIwMTY8L1llYXI+PFJl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SYWRlczwvQXV0aG9yPjxZZWFyPjIwMTY8L1llYXI+PFJl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1, 122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7C0275A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KPS, N stage, M stage</w:t>
            </w:r>
          </w:p>
        </w:tc>
        <w:tc>
          <w:tcPr>
            <w:tcW w:w="810" w:type="pct"/>
            <w:vAlign w:val="center"/>
          </w:tcPr>
          <w:p w14:paraId="05699F5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4013256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oint sum (10–17); 3 risk groups</w:t>
            </w:r>
          </w:p>
        </w:tc>
        <w:tc>
          <w:tcPr>
            <w:tcW w:w="454" w:type="pct"/>
            <w:vAlign w:val="center"/>
          </w:tcPr>
          <w:p w14:paraId="398D9A0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month, 6-month, 12-month survival</w:t>
            </w:r>
          </w:p>
        </w:tc>
        <w:tc>
          <w:tcPr>
            <w:tcW w:w="695" w:type="pct"/>
            <w:vAlign w:val="center"/>
          </w:tcPr>
          <w:p w14:paraId="085A192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ults with locally advanced lung cancer; palliative radiotherapy; unable to tolerate curative treatment</w:t>
            </w:r>
          </w:p>
        </w:tc>
        <w:tc>
          <w:tcPr>
            <w:tcW w:w="519" w:type="pct"/>
            <w:vAlign w:val="center"/>
          </w:tcPr>
          <w:p w14:paraId="0384435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Norway </w:t>
            </w:r>
          </w:p>
        </w:tc>
      </w:tr>
      <w:tr w:rsidR="006D1051" w:rsidRPr="006D1051" w14:paraId="459BC95C" w14:textId="77777777" w:rsidTr="001471D3">
        <w:tc>
          <w:tcPr>
            <w:tcW w:w="512" w:type="pct"/>
            <w:vAlign w:val="center"/>
          </w:tcPr>
          <w:p w14:paraId="0906800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Recursive Partitioning (RP) Prognostic Model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Chow&lt;/Author&gt;&lt;Year&gt;2009&lt;/Year&gt;&lt;RecNum&gt;206&lt;/RecNum&gt;&lt;DisplayText&gt;(79)&lt;/DisplayText&gt;&lt;record&gt;&lt;rec-number&gt;206&lt;/rec-number&gt;&lt;foreign-keys&gt;&lt;key app="EN" db-id="9v9ew5ad1ftevye00tm59x9btre5x0fwpfpr" timestamp="1767694111"&gt;206&lt;/key&gt;&lt;/foreign-keys&gt;&lt;ref-type name="Journal Article"&gt;17&lt;/ref-type&gt;&lt;contributors&gt;&lt;authors&gt;&lt;author&gt;Chow, Edward&lt;/author&gt;&lt;author&gt;Abdolell, Mohamed&lt;/author&gt;&lt;author&gt;Panzarella, Tony&lt;/author&gt;&lt;author&gt;Harris, Kristin&lt;/author&gt;&lt;author&gt;Bezjak, Andrea&lt;/author&gt;&lt;author&gt;Warde, Padraig&lt;/author&gt;&lt;author&gt;Tannock, Ian&lt;/author&gt;&lt;/authors&gt;&lt;/contributors&gt;&lt;titles&gt;&lt;title&gt;Recursive Partitioning Analysis of Prognostic Factors for Survival in Patients With Advanced Cancer&lt;/title&gt;&lt;secondary-title&gt;International Journal of Radiation Oncology, Biology, Physics&lt;/secondary-title&gt;&lt;/titles&gt;&lt;periodical&gt;&lt;full-title&gt;International Journal of Radiation Oncology, Biology, Physics&lt;/full-title&gt;&lt;/periodical&gt;&lt;pages&gt;1169-1176&lt;/pages&gt;&lt;volume&gt;73&lt;/volume&gt;&lt;number&gt;4&lt;/number&gt;&lt;dates&gt;&lt;year&gt;2009&lt;/year&gt;&lt;/dates&gt;&lt;publisher&gt;Elsevier&lt;/publisher&gt;&lt;isbn&gt;0360-3016&lt;/isbn&gt;&lt;urls&gt;&lt;related-urls&gt;&lt;url&gt;https://doi.org/10.1016/j.ijrobp.2008.05.067&lt;/url&gt;&lt;/related-urls&gt;&lt;/urls&gt;&lt;electronic-resource-num&gt;10.1016/j.ijrobp.2008.05.067&lt;/electronic-resource-num&gt;&lt;access-date&gt;2026/01/0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9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596B6F0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KPS, site of metastases</w:t>
            </w:r>
          </w:p>
        </w:tc>
        <w:tc>
          <w:tcPr>
            <w:tcW w:w="810" w:type="pct"/>
            <w:vAlign w:val="center"/>
          </w:tcPr>
          <w:p w14:paraId="098F468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58903FA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</w:t>
            </w:r>
          </w:p>
        </w:tc>
        <w:tc>
          <w:tcPr>
            <w:tcW w:w="454" w:type="pct"/>
            <w:vAlign w:val="center"/>
          </w:tcPr>
          <w:p w14:paraId="30E657B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urvival at 3, 6, and 12 months; median survival</w:t>
            </w:r>
          </w:p>
        </w:tc>
        <w:tc>
          <w:tcPr>
            <w:tcW w:w="695" w:type="pct"/>
            <w:vAlign w:val="center"/>
          </w:tcPr>
          <w:p w14:paraId="0FBEBE0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referred for palliative radiotherapy</w:t>
            </w:r>
          </w:p>
        </w:tc>
        <w:tc>
          <w:tcPr>
            <w:tcW w:w="519" w:type="pct"/>
            <w:vAlign w:val="center"/>
          </w:tcPr>
          <w:p w14:paraId="238BCF4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Canada </w:t>
            </w:r>
          </w:p>
        </w:tc>
      </w:tr>
      <w:tr w:rsidR="006D1051" w:rsidRPr="006D1051" w14:paraId="000FC3BF" w14:textId="77777777" w:rsidTr="001471D3">
        <w:tc>
          <w:tcPr>
            <w:tcW w:w="512" w:type="pct"/>
            <w:vAlign w:val="center"/>
          </w:tcPr>
          <w:p w14:paraId="04889DD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lastRenderedPageBreak/>
              <w:t xml:space="preserve">Risk Scoring System for 6-Month Mortality in Gastric Cancer with Peritoneal Carcinomatosi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Pereira&lt;/Author&gt;&lt;Year&gt;2024&lt;/Year&gt;&lt;RecNum&gt;238&lt;/RecNum&gt;&lt;DisplayText&gt;(39)&lt;/DisplayText&gt;&lt;record&gt;&lt;rec-number&gt;238&lt;/rec-number&gt;&lt;foreign-keys&gt;&lt;key app="EN" db-id="9v9ew5ad1ftevye00tm59x9btre5x0fwpfpr" timestamp="1767696119"&gt;238&lt;/key&gt;&lt;/foreign-keys&gt;&lt;ref-type name="Journal Article"&gt;17&lt;/ref-type&gt;&lt;contributors&gt;&lt;authors&gt;&lt;author&gt;Pereira, Marina Alessandra&lt;/author&gt;&lt;author&gt;Ramos, Marcus Fernando Kodama Pertille&lt;/author&gt;&lt;author&gt;Charruf, Amir Zeide&lt;/author&gt;&lt;author&gt;Dias, André Roncon&lt;/author&gt;&lt;author&gt;Ribeiro, Ulysses&lt;/author&gt;&lt;/authors&gt;&lt;/contributors&gt;&lt;titles&gt;&lt;title&gt;Risk Scoring System to Predict Mortality in Gastric Cancer with Peritoneal Carcinomatosis&lt;/title&gt;&lt;secondary-title&gt;Medical Sciences&lt;/secondary-title&gt;&lt;/titles&gt;&lt;periodical&gt;&lt;full-title&gt;Medical Sciences&lt;/full-title&gt;&lt;/periodical&gt;&lt;pages&gt;30&lt;/pages&gt;&lt;volume&gt;12&lt;/volume&gt;&lt;number&gt;2&lt;/number&gt;&lt;dates&gt;&lt;year&gt;2024&lt;/year&gt;&lt;/dates&gt;&lt;isbn&gt;2076-3271&lt;/isbn&gt;&lt;accession-num&gt;doi:10.3390/medsci12020030&lt;/accession-num&gt;&lt;urls&gt;&lt;related-urls&gt;&lt;url&gt;https://www.mdpi.com/2076-3271/12/2/30&lt;/url&gt;&lt;/related-urls&gt;&lt;/urls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9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81C55F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ge, female sex, ASA III/IV, Charlson Comorbidity Index, ascites on CT, stenosis on CT, tumour size</w:t>
            </w:r>
          </w:p>
        </w:tc>
        <w:tc>
          <w:tcPr>
            <w:tcW w:w="810" w:type="pct"/>
            <w:vAlign w:val="center"/>
          </w:tcPr>
          <w:p w14:paraId="421BA1A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Haemoglobin, NLR</w:t>
            </w:r>
          </w:p>
        </w:tc>
        <w:tc>
          <w:tcPr>
            <w:tcW w:w="870" w:type="pct"/>
            <w:vAlign w:val="center"/>
          </w:tcPr>
          <w:p w14:paraId="391650B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17; binary risk classification (cutoff 9 points)</w:t>
            </w:r>
          </w:p>
        </w:tc>
        <w:tc>
          <w:tcPr>
            <w:tcW w:w="454" w:type="pct"/>
            <w:vAlign w:val="center"/>
          </w:tcPr>
          <w:p w14:paraId="2823B21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6-month mortality</w:t>
            </w:r>
          </w:p>
        </w:tc>
        <w:tc>
          <w:tcPr>
            <w:tcW w:w="695" w:type="pct"/>
            <w:vAlign w:val="center"/>
          </w:tcPr>
          <w:p w14:paraId="7C749B0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ults with gastric cancer and peritoneal carcinomatosis; clinical stage IV</w:t>
            </w:r>
          </w:p>
        </w:tc>
        <w:tc>
          <w:tcPr>
            <w:tcW w:w="519" w:type="pct"/>
            <w:vAlign w:val="center"/>
          </w:tcPr>
          <w:p w14:paraId="206C915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4045E0BC" w14:textId="77777777" w:rsidTr="001471D3">
        <w:tc>
          <w:tcPr>
            <w:tcW w:w="512" w:type="pct"/>
            <w:vAlign w:val="center"/>
          </w:tcPr>
          <w:p w14:paraId="77D5186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R-LP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Tanaka&lt;/Author&gt;&lt;Year&gt;2022&lt;/Year&gt;&lt;RecNum&gt;237&lt;/RecNum&gt;&lt;DisplayText&gt;(64)&lt;/DisplayText&gt;&lt;record&gt;&lt;rec-number&gt;237&lt;/rec-number&gt;&lt;foreign-keys&gt;&lt;key app="EN" db-id="9v9ew5ad1ftevye00tm59x9btre5x0fwpfpr" timestamp="1767696085"&gt;237&lt;/key&gt;&lt;/foreign-keys&gt;&lt;ref-type name="Journal Article"&gt;17&lt;/ref-type&gt;&lt;contributors&gt;&lt;authors&gt;&lt;author&gt;Tanaka, Mari&lt;/author&gt;&lt;author&gt;Kawai, Natsuko&lt;/author&gt;&lt;author&gt;Yuasa, Norihiro&lt;/author&gt;&lt;/authors&gt;&lt;/contributors&gt;&lt;titles&gt;&lt;title&gt;Prognostic laboratory score to predict 14-day mortality in terminally ill patients with respiratory malignancy&lt;/title&gt;&lt;secondary-title&gt;International Journal of Clinical Oncology&lt;/secondary-title&gt;&lt;/titles&gt;&lt;periodical&gt;&lt;full-title&gt;International Journal of Clinical Oncology&lt;/full-title&gt;&lt;/periodical&gt;&lt;pages&gt;655-664&lt;/pages&gt;&lt;volume&gt;27&lt;/volume&gt;&lt;number&gt;4&lt;/number&gt;&lt;dates&gt;&lt;year&gt;2022&lt;/year&gt;&lt;pub-dates&gt;&lt;date&gt;2022/04/01&lt;/date&gt;&lt;/pub-dates&gt;&lt;/dates&gt;&lt;isbn&gt;1437-7772&lt;/isbn&gt;&lt;urls&gt;&lt;related-urls&gt;&lt;url&gt;https://doi.org/10.1007/s10147-021-02105-5&lt;/url&gt;&lt;/related-urls&gt;&lt;/urls&gt;&lt;electronic-resource-num&gt;10.1007/s10147-021-02105-5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4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516131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laboratory-only)</w:t>
            </w:r>
          </w:p>
        </w:tc>
        <w:tc>
          <w:tcPr>
            <w:tcW w:w="810" w:type="pct"/>
            <w:vAlign w:val="center"/>
          </w:tcPr>
          <w:p w14:paraId="7AE7419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RP, AST, BUN, WBC, eosinophil, NLR, RDW, platelets</w:t>
            </w:r>
          </w:p>
        </w:tc>
        <w:tc>
          <w:tcPr>
            <w:tcW w:w="870" w:type="pct"/>
            <w:vAlign w:val="center"/>
          </w:tcPr>
          <w:p w14:paraId="14CBBE0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Integer score 0–8; risk group classification</w:t>
            </w:r>
          </w:p>
        </w:tc>
        <w:tc>
          <w:tcPr>
            <w:tcW w:w="454" w:type="pct"/>
            <w:vAlign w:val="center"/>
          </w:tcPr>
          <w:p w14:paraId="6745144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4-day mortality; 30-day survival</w:t>
            </w:r>
          </w:p>
        </w:tc>
        <w:tc>
          <w:tcPr>
            <w:tcW w:w="695" w:type="pct"/>
            <w:vAlign w:val="center"/>
          </w:tcPr>
          <w:p w14:paraId="6028323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ly ill respiratory malignancy patients in palliative care unit</w:t>
            </w:r>
          </w:p>
        </w:tc>
        <w:tc>
          <w:tcPr>
            <w:tcW w:w="519" w:type="pct"/>
            <w:vAlign w:val="center"/>
          </w:tcPr>
          <w:p w14:paraId="011C932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05CFC405" w14:textId="77777777" w:rsidTr="001471D3">
        <w:tc>
          <w:tcPr>
            <w:tcW w:w="512" w:type="pct"/>
            <w:vAlign w:val="center"/>
          </w:tcPr>
          <w:p w14:paraId="53CB748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RRRP 3-variable NRF/SPS Model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TYWt1cmFpPC9BdXRob3I+PFllYXI+MjAyNDwvWWVhcj48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TYWt1cmFpPC9BdXRob3I+PFllYXI+MjAyNDwvWWVhcj48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8, 118, 123-125, 129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3F42110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imary cancer site (breast/prostate vs lung/other), site of metastases (bone only vs other), KPS</w:t>
            </w:r>
          </w:p>
        </w:tc>
        <w:tc>
          <w:tcPr>
            <w:tcW w:w="810" w:type="pct"/>
            <w:vAlign w:val="center"/>
          </w:tcPr>
          <w:p w14:paraId="6493CC9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 (simplified; ESAS symptom variables removed)</w:t>
            </w:r>
          </w:p>
        </w:tc>
        <w:tc>
          <w:tcPr>
            <w:tcW w:w="870" w:type="pct"/>
            <w:vAlign w:val="center"/>
          </w:tcPr>
          <w:p w14:paraId="151C027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; survival probability at 3, 6, and 12 months</w:t>
            </w:r>
          </w:p>
        </w:tc>
        <w:tc>
          <w:tcPr>
            <w:tcW w:w="454" w:type="pct"/>
            <w:vAlign w:val="center"/>
          </w:tcPr>
          <w:p w14:paraId="6E983C2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month, 6-month, 12-month survival</w:t>
            </w:r>
          </w:p>
        </w:tc>
        <w:tc>
          <w:tcPr>
            <w:tcW w:w="695" w:type="pct"/>
            <w:vAlign w:val="center"/>
          </w:tcPr>
          <w:p w14:paraId="61481CE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referred for palliative radiotherapy</w:t>
            </w:r>
          </w:p>
        </w:tc>
        <w:tc>
          <w:tcPr>
            <w:tcW w:w="519" w:type="pct"/>
            <w:vAlign w:val="center"/>
          </w:tcPr>
          <w:p w14:paraId="26898C15" w14:textId="77777777" w:rsidR="006D1051" w:rsidRPr="006D1051" w:rsidRDefault="006D1051" w:rsidP="006D1051">
            <w:pPr>
              <w:rPr>
                <w:color w:val="000000" w:themeColor="text1"/>
                <w:lang w:val="es-ES"/>
              </w:rPr>
            </w:pPr>
            <w:r w:rsidRPr="006D1051">
              <w:rPr>
                <w:color w:val="000000" w:themeColor="text1"/>
                <w:lang w:val="es-ES"/>
              </w:rPr>
              <w:t>Yes – Brazil; Canada; USA; Japan</w:t>
            </w:r>
          </w:p>
        </w:tc>
      </w:tr>
      <w:tr w:rsidR="006D1051" w:rsidRPr="006D1051" w14:paraId="02142B2E" w14:textId="77777777" w:rsidTr="001471D3">
        <w:tc>
          <w:tcPr>
            <w:tcW w:w="512" w:type="pct"/>
            <w:vAlign w:val="center"/>
          </w:tcPr>
          <w:p w14:paraId="0E9FA4B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RRRP 6-variable NRF/SPS Model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DaG93PC9BdXRob3I+PFllYXI+MjAwOTwvWWVhcj48UmVj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DaG93PC9BdXRob3I+PFllYXI+MjAwOTwvWWVhcj48UmVj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0, 93, 12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1D7FFE5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imary cancer site, site of metastases, KPS, ESAS fatigue score, ESAS appetite score, ESAS shortness of breath score</w:t>
            </w:r>
          </w:p>
        </w:tc>
        <w:tc>
          <w:tcPr>
            <w:tcW w:w="810" w:type="pct"/>
            <w:vAlign w:val="center"/>
          </w:tcPr>
          <w:p w14:paraId="524C357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50AC712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; survival probability at 3, 6, and 12 months</w:t>
            </w:r>
          </w:p>
        </w:tc>
        <w:tc>
          <w:tcPr>
            <w:tcW w:w="454" w:type="pct"/>
            <w:vAlign w:val="center"/>
          </w:tcPr>
          <w:p w14:paraId="027E756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month, 6-month, 12-month survival</w:t>
            </w:r>
          </w:p>
        </w:tc>
        <w:tc>
          <w:tcPr>
            <w:tcW w:w="695" w:type="pct"/>
            <w:vAlign w:val="center"/>
          </w:tcPr>
          <w:p w14:paraId="486A069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referred for palliative radiotherapy</w:t>
            </w:r>
          </w:p>
        </w:tc>
        <w:tc>
          <w:tcPr>
            <w:tcW w:w="519" w:type="pct"/>
            <w:vAlign w:val="center"/>
          </w:tcPr>
          <w:p w14:paraId="268CC95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Canada </w:t>
            </w:r>
          </w:p>
        </w:tc>
      </w:tr>
      <w:tr w:rsidR="006D1051" w:rsidRPr="006D1051" w14:paraId="7395A252" w14:textId="77777777" w:rsidTr="001471D3">
        <w:tc>
          <w:tcPr>
            <w:tcW w:w="512" w:type="pct"/>
            <w:vAlign w:val="center"/>
          </w:tcPr>
          <w:p w14:paraId="5AC935C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Schonwetter Terminal Lung Cancer Prognostic Model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Schonwetter&lt;/Author&gt;&lt;Year&gt;1994&lt;/Year&gt;&lt;RecNum&gt;167&lt;/RecNum&gt;&lt;DisplayText&gt;(76)&lt;/DisplayText&gt;&lt;record&gt;&lt;rec-number&gt;167&lt;/rec-number&gt;&lt;foreign-keys&gt;&lt;key app="EN" db-id="9v9ew5ad1ftevye00tm59x9btre5x0fwpfpr" timestamp="1767691832"&gt;167&lt;/key&gt;&lt;/foreign-keys&gt;&lt;ref-type name="Journal Article"&gt;17&lt;/ref-type&gt;&lt;contributors&gt;&lt;authors&gt;&lt;author&gt;Schonwetter, Ronald S.&lt;/author&gt;&lt;author&gt;Robinson, Bruce E.&lt;/author&gt;&lt;author&gt;Ramirez, Gabriela&lt;/author&gt;&lt;/authors&gt;&lt;/contributors&gt;&lt;titles&gt;&lt;title&gt;Prognostic factors for survival in terminal lung cancer patients&lt;/title&gt;&lt;secondary-title&gt;Journal of General Internal Medicine&lt;/secondary-title&gt;&lt;/titles&gt;&lt;periodical&gt;&lt;full-title&gt;Journal of General Internal Medicine&lt;/full-title&gt;&lt;/periodical&gt;&lt;pages&gt;366-371&lt;/pages&gt;&lt;volume&gt;9&lt;/volume&gt;&lt;number&gt;7&lt;/number&gt;&lt;dates&gt;&lt;year&gt;1994&lt;/year&gt;&lt;pub-dates&gt;&lt;date&gt;1994/07/01&lt;/date&gt;&lt;/pub-dates&gt;&lt;/dates&gt;&lt;isbn&gt;1525-1497&lt;/isbn&gt;&lt;urls&gt;&lt;related-urls&gt;&lt;url&gt;https://doi.org/10.1007/BF02629515&lt;/url&gt;&lt;/related-urls&gt;&lt;/urls&gt;&lt;electronic-resource-num&gt;10.1007/BF02629515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76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7420609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ulse rate, toileting capacity, feeding capacity, living situation, quality of sleep</w:t>
            </w:r>
          </w:p>
        </w:tc>
        <w:tc>
          <w:tcPr>
            <w:tcW w:w="810" w:type="pct"/>
            <w:vAlign w:val="center"/>
          </w:tcPr>
          <w:p w14:paraId="19258CA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5091540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core 0–8; survival time estimates at 50th and 90th percentiles</w:t>
            </w:r>
          </w:p>
        </w:tc>
        <w:tc>
          <w:tcPr>
            <w:tcW w:w="454" w:type="pct"/>
            <w:vAlign w:val="center"/>
          </w:tcPr>
          <w:p w14:paraId="72528D2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hort-term survival (days); median survival by score group</w:t>
            </w:r>
          </w:p>
        </w:tc>
        <w:tc>
          <w:tcPr>
            <w:tcW w:w="695" w:type="pct"/>
            <w:vAlign w:val="center"/>
          </w:tcPr>
          <w:p w14:paraId="63FEED5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erminal lung cancer patients in hospice</w:t>
            </w:r>
          </w:p>
        </w:tc>
        <w:tc>
          <w:tcPr>
            <w:tcW w:w="519" w:type="pct"/>
            <w:vAlign w:val="center"/>
          </w:tcPr>
          <w:p w14:paraId="45E4BF8F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7792EE76" w14:textId="77777777" w:rsidTr="001471D3">
        <w:tc>
          <w:tcPr>
            <w:tcW w:w="512" w:type="pct"/>
            <w:vAlign w:val="center"/>
          </w:tcPr>
          <w:p w14:paraId="4E8107A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SCS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Sripongpun&lt;/Author&gt;&lt;Year&gt;2018&lt;/Year&gt;&lt;RecNum&gt;275&lt;/RecNum&gt;&lt;DisplayText&gt;(42)&lt;/DisplayText&gt;&lt;record&gt;&lt;rec-number&gt;275&lt;/rec-number&gt;&lt;foreign-keys&gt;&lt;key app="EN" db-id="9v9ew5ad1ftevye00tm59x9btre5x0fwpfpr" timestamp="1767700105"&gt;275&lt;/key&gt;&lt;/foreign-keys&gt;&lt;ref-type name="Journal Article"&gt;17&lt;/ref-type&gt;&lt;contributors&gt;&lt;authors&gt;&lt;author&gt;Sripongpun, Pimsiri&lt;/author&gt;&lt;author&gt;Attasaranya, Siriboon&lt;/author&gt;&lt;author&gt;Chamroonkul, Naichaya&lt;/author&gt;&lt;author&gt;Sookpaisal, Theerapong&lt;/author&gt;&lt;author&gt;Khow-Ean, Uthai&lt;/author&gt;&lt;author&gt;Siripun, Aroon&lt;/author&gt;&lt;author&gt;Kongkamol, Chanon&lt;/author&gt;&lt;author&gt;Piratvisuth, Teerha&lt;/author&gt;&lt;author&gt;Ovartlarnporn, Bancha&lt;/author&gt;&lt;/authors&gt;&lt;/contributors&gt;&lt;titles&gt;&lt;title&gt;Simple Clinical Score to Predict 24-Week Survival Times in Patients with Inoperable Malignant Distal Biliary Obstruction as a Tool for Selecting Palliative Metallic or Plastic Stents&lt;/title&gt;&lt;secondary-title&gt;Journal of Gastrointestinal Cancer&lt;/secondary-title&gt;&lt;/titles&gt;&lt;periodical&gt;&lt;full-title&gt;Journal of Gastrointestinal Cancer&lt;/full-title&gt;&lt;/periodical&gt;&lt;pages&gt;138-143&lt;/pages&gt;&lt;volume&gt;49&lt;/volume&gt;&lt;number&gt;2&lt;/number&gt;&lt;dates&gt;&lt;year&gt;2018&lt;/year&gt;&lt;pub-dates&gt;&lt;date&gt;2018/06/01&lt;/date&gt;&lt;/pub-dates&gt;&lt;/dates&gt;&lt;isbn&gt;1941-6636&lt;/isbn&gt;&lt;urls&gt;&lt;related-urls&gt;&lt;url&gt;https://doi.org/10.1007/s12029-017-9918-9&lt;/url&gt;&lt;/related-urls&gt;&lt;/urls&gt;&lt;electronic-resource-num&gt;10.1007/s12029-017-9918-9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42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471009E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ancer type (pancreatic/ampullary/cholangiocarcinoma), presence of liver metastasis</w:t>
            </w:r>
          </w:p>
        </w:tc>
        <w:tc>
          <w:tcPr>
            <w:tcW w:w="810" w:type="pct"/>
            <w:vAlign w:val="center"/>
          </w:tcPr>
          <w:p w14:paraId="4D58DA8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64C35CC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Binary classification: SCS &lt;0 (survival ≥24 weeks) vs SCS ≥0 (&lt;24 weeks)</w:t>
            </w:r>
          </w:p>
        </w:tc>
        <w:tc>
          <w:tcPr>
            <w:tcW w:w="454" w:type="pct"/>
            <w:vAlign w:val="center"/>
          </w:tcPr>
          <w:p w14:paraId="35CC31C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Survival &lt;24 weeks (6 months) vs ≥24 weeks</w:t>
            </w:r>
          </w:p>
        </w:tc>
        <w:tc>
          <w:tcPr>
            <w:tcW w:w="695" w:type="pct"/>
            <w:vAlign w:val="center"/>
          </w:tcPr>
          <w:p w14:paraId="759EDBE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ults with inoperable malignant distal biliary obstruction; palliative endoscopic biliary drainage</w:t>
            </w:r>
          </w:p>
        </w:tc>
        <w:tc>
          <w:tcPr>
            <w:tcW w:w="519" w:type="pct"/>
            <w:vAlign w:val="center"/>
          </w:tcPr>
          <w:p w14:paraId="6A66749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742280B4" w14:textId="77777777" w:rsidTr="001471D3">
        <w:tc>
          <w:tcPr>
            <w:tcW w:w="512" w:type="pct"/>
            <w:vAlign w:val="center"/>
          </w:tcPr>
          <w:p w14:paraId="5AD3148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sPPI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ZYW5nPC9BdXRob3I+PFllYXI+MjAyMTwvWWVhcj48UmVj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ZYW5nPC9BdXRob3I+PFllYXI+MjAyMTwvWWVhcj48UmVj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3, 127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6EC6B1F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PS, oral intake, oedema, dyspnoea at rest, Communication Capacity Scale Item 4 (substitutes for delirium)</w:t>
            </w:r>
          </w:p>
        </w:tc>
        <w:tc>
          <w:tcPr>
            <w:tcW w:w="810" w:type="pct"/>
            <w:vAlign w:val="center"/>
          </w:tcPr>
          <w:p w14:paraId="57A547E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7AC49C1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ontinuous score; risk groups (A/B/C)</w:t>
            </w:r>
          </w:p>
        </w:tc>
        <w:tc>
          <w:tcPr>
            <w:tcW w:w="454" w:type="pct"/>
            <w:vAlign w:val="center"/>
          </w:tcPr>
          <w:p w14:paraId="63A443F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-week and 6-week survival</w:t>
            </w:r>
          </w:p>
        </w:tc>
        <w:tc>
          <w:tcPr>
            <w:tcW w:w="695" w:type="pct"/>
            <w:vAlign w:val="center"/>
          </w:tcPr>
          <w:p w14:paraId="2FD13F0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alliative care unit patients including haematological malignancies</w:t>
            </w:r>
          </w:p>
        </w:tc>
        <w:tc>
          <w:tcPr>
            <w:tcW w:w="519" w:type="pct"/>
            <w:vAlign w:val="center"/>
          </w:tcPr>
          <w:p w14:paraId="096B4AD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South Korea </w:t>
            </w:r>
          </w:p>
        </w:tc>
      </w:tr>
      <w:tr w:rsidR="006D1051" w:rsidRPr="006D1051" w14:paraId="1CF513D5" w14:textId="77777777" w:rsidTr="001471D3">
        <w:tc>
          <w:tcPr>
            <w:tcW w:w="512" w:type="pct"/>
            <w:vAlign w:val="center"/>
          </w:tcPr>
          <w:p w14:paraId="6AB0637D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Stone Prognostic Index (unnamed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Stone&lt;/Author&gt;&lt;Year&gt;2008&lt;/Year&gt;&lt;RecNum&gt;174&lt;/RecNum&gt;&lt;DisplayText&gt;(54)&lt;/DisplayText&gt;&lt;record&gt;&lt;rec-number&gt;174&lt;/rec-number&gt;&lt;foreign-keys&gt;&lt;key app="EN" db-id="9v9ew5ad1ftevye00tm59x9btre5x0fwpfpr" timestamp="1767692088"&gt;174&lt;/key&gt;&lt;/foreign-keys&gt;&lt;ref-type name="Journal Article"&gt;17&lt;/ref-type&gt;&lt;contributors&gt;&lt;authors&gt;&lt;author&gt;Stone, P&lt;/author&gt;&lt;author&gt;Kelly, L&lt;/author&gt;&lt;author&gt;Head, R&lt;/author&gt;&lt;author&gt;White, S&lt;/author&gt;&lt;/authors&gt;&lt;/contributors&gt;&lt;titles&gt;&lt;title&gt;Development and validation of a prognostic scale for use in patients with advanced cancer&lt;/title&gt;&lt;secondary-title&gt;Palliative Medicine&lt;/secondary-title&gt;&lt;/titles&gt;&lt;periodical&gt;&lt;full-title&gt;Palliative Medicine&lt;/full-title&gt;&lt;/periodical&gt;&lt;pages&gt;711-717&lt;/pages&gt;&lt;volume&gt;22&lt;/volume&gt;&lt;number&gt;6&lt;/number&gt;&lt;keywords&gt;&lt;keyword&gt;neoplasms, palliative care, prognosis, survival, terminal care, theoretical models&lt;/keyword&gt;&lt;/keywords&gt;&lt;dates&gt;&lt;year&gt;2008&lt;/year&gt;&lt;/dates&gt;&lt;accession-num&gt;18715969&lt;/accession-num&gt;&lt;urls&gt;&lt;related-urls&gt;&lt;url&gt;https://journals.sagepub.com/doi/abs/10.1177/0269216308095200&lt;/url&gt;&lt;/related-urls&gt;&lt;/urls&gt;&lt;electronic-resource-num&gt;10.1177/0269216308095200&lt;/electronic-resource-num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54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BE5940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Primary lung cancer, secondary liver cancer, ECOG PS</w:t>
            </w:r>
          </w:p>
        </w:tc>
        <w:tc>
          <w:tcPr>
            <w:tcW w:w="810" w:type="pct"/>
            <w:vAlign w:val="center"/>
          </w:tcPr>
          <w:p w14:paraId="016D377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CRP </w:t>
            </w:r>
          </w:p>
        </w:tc>
        <w:tc>
          <w:tcPr>
            <w:tcW w:w="870" w:type="pct"/>
            <w:vAlign w:val="center"/>
          </w:tcPr>
          <w:p w14:paraId="55F5EFC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Binary risk groups (low risk: score &lt;2; high risk: score ≥2)</w:t>
            </w:r>
          </w:p>
        </w:tc>
        <w:tc>
          <w:tcPr>
            <w:tcW w:w="454" w:type="pct"/>
            <w:vAlign w:val="center"/>
          </w:tcPr>
          <w:p w14:paraId="56FB8DF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14-day survival; overall survival</w:t>
            </w:r>
          </w:p>
        </w:tc>
        <w:tc>
          <w:tcPr>
            <w:tcW w:w="695" w:type="pct"/>
            <w:vAlign w:val="center"/>
          </w:tcPr>
          <w:p w14:paraId="0B8118C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; no disease-modifying treatment; multiple care settings</w:t>
            </w:r>
          </w:p>
        </w:tc>
        <w:tc>
          <w:tcPr>
            <w:tcW w:w="519" w:type="pct"/>
            <w:vAlign w:val="center"/>
          </w:tcPr>
          <w:p w14:paraId="72A0C6B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</w:t>
            </w:r>
          </w:p>
        </w:tc>
      </w:tr>
      <w:tr w:rsidR="006D1051" w:rsidRPr="006D1051" w14:paraId="4D8E9B3C" w14:textId="77777777" w:rsidTr="001471D3">
        <w:tc>
          <w:tcPr>
            <w:tcW w:w="512" w:type="pct"/>
            <w:vAlign w:val="center"/>
          </w:tcPr>
          <w:p w14:paraId="01069DD6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Survival score for elderly patients (≥65 years) with bone metastases </w:t>
            </w:r>
            <w:r w:rsidRPr="006D1051">
              <w:rPr>
                <w:color w:val="000000" w:themeColor="text1"/>
              </w:rPr>
              <w:lastRenderedPageBreak/>
              <w:t xml:space="preserve">receiving radiotherapy (unnamed)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Rades&lt;/Author&gt;&lt;Year&gt;2022&lt;/Year&gt;&lt;RecNum&gt;200&lt;/RecNum&gt;&lt;DisplayText&gt;(62)&lt;/DisplayText&gt;&lt;record&gt;&lt;rec-number&gt;200&lt;/rec-number&gt;&lt;foreign-keys&gt;&lt;key app="EN" db-id="9v9ew5ad1ftevye00tm59x9btre5x0fwpfpr" timestamp="1767693755"&gt;200&lt;/key&gt;&lt;/foreign-keys&gt;&lt;ref-type name="Journal Article"&gt;17&lt;/ref-type&gt;&lt;contributors&gt;&lt;authors&gt;&lt;author&gt;Rades, Dirk&lt;/author&gt;&lt;author&gt;Delikanli, Cansu&lt;/author&gt;&lt;author&gt;Schild, Steven E.&lt;/author&gt;&lt;author&gt;Kristiansen, Charlotte&lt;/author&gt;&lt;author&gt;Tvilsted, Søren&lt;/author&gt;&lt;author&gt;Janssen, Stefan&lt;/author&gt;&lt;/authors&gt;&lt;/contributors&gt;&lt;titles&gt;&lt;title&gt;A New Survival Score for Patients ≥65 Years Assigned to Radiotherapy of Bone Metastases&lt;/title&gt;&lt;secondary-title&gt;Cancers&lt;/secondary-title&gt;&lt;/titles&gt;&lt;periodical&gt;&lt;full-title&gt;Cancers&lt;/full-title&gt;&lt;/periodical&gt;&lt;pages&gt;4679&lt;/pages&gt;&lt;volume&gt;14&lt;/volume&gt;&lt;number&gt;19&lt;/number&gt;&lt;dates&gt;&lt;year&gt;2022&lt;/year&gt;&lt;/dates&gt;&lt;isbn&gt;2072-6694&lt;/isbn&gt;&lt;accession-num&gt;doi:10.3390/cancers14194679&lt;/accession-num&gt;&lt;urls&gt;&lt;related-urls&gt;&lt;url&gt;https://www.mdpi.com/2072-6694/14/19/4679&lt;/url&gt;&lt;/related-urls&gt;&lt;/urls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62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75E1CAD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lastRenderedPageBreak/>
              <w:t>Gender, ECOG PS, primary tumour type, site(s) of metastases, interval diagnosis to RT</w:t>
            </w:r>
          </w:p>
        </w:tc>
        <w:tc>
          <w:tcPr>
            <w:tcW w:w="810" w:type="pct"/>
            <w:vAlign w:val="center"/>
          </w:tcPr>
          <w:p w14:paraId="722FB1D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2AC63D61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 (A/B/C); 6-month and 12-month survival rates</w:t>
            </w:r>
          </w:p>
        </w:tc>
        <w:tc>
          <w:tcPr>
            <w:tcW w:w="454" w:type="pct"/>
            <w:vAlign w:val="center"/>
          </w:tcPr>
          <w:p w14:paraId="122D759A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6 months, 12 months</w:t>
            </w:r>
          </w:p>
        </w:tc>
        <w:tc>
          <w:tcPr>
            <w:tcW w:w="695" w:type="pct"/>
            <w:vAlign w:val="center"/>
          </w:tcPr>
          <w:p w14:paraId="750553B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Elderly adults (≥65 years) with bone metastases receiving palliative radiotherapy</w:t>
            </w:r>
          </w:p>
        </w:tc>
        <w:tc>
          <w:tcPr>
            <w:tcW w:w="519" w:type="pct"/>
            <w:vAlign w:val="center"/>
          </w:tcPr>
          <w:p w14:paraId="686A3560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No </w:t>
            </w:r>
          </w:p>
        </w:tc>
      </w:tr>
      <w:tr w:rsidR="006D1051" w:rsidRPr="006D1051" w14:paraId="1A51CC2C" w14:textId="77777777" w:rsidTr="001471D3">
        <w:tc>
          <w:tcPr>
            <w:tcW w:w="512" w:type="pct"/>
            <w:vAlign w:val="center"/>
          </w:tcPr>
          <w:p w14:paraId="72E63432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TEACHH Model </w: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Nb2ppY2EtTcOhcnF1ZXo8L0F1dGhvcj48WWVhcj4yMDIw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 </w:instrText>
            </w:r>
            <w:r w:rsidRPr="006D1051">
              <w:rPr>
                <w:color w:val="000000" w:themeColor="text1"/>
              </w:rPr>
              <w:fldChar w:fldCharType="begin">
                <w:fldData xml:space="preserve">PEVuZE5vdGU+PENpdGU+PEF1dGhvcj5Nb2ppY2EtTcOhcnF1ZXo8L0F1dGhvcj48WWVhcj4yMDIw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</w:fldData>
              </w:fldChar>
            </w:r>
            <w:r w:rsidRPr="006D1051">
              <w:rPr>
                <w:color w:val="000000" w:themeColor="text1"/>
              </w:rPr>
              <w:instrText xml:space="preserve"> ADDIN EN.CITE.DATA </w:instrText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end"/>
            </w:r>
            <w:r w:rsidRPr="006D1051">
              <w:rPr>
                <w:color w:val="000000" w:themeColor="text1"/>
              </w:rPr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36, 128, 129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046D557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Cancer type (breast/prostate vs lung vs other), ECOG PS, age, number of prior palliative chemotherapy courses, prior hospitalisation within 3 months, hepatic metastases</w:t>
            </w:r>
          </w:p>
        </w:tc>
        <w:tc>
          <w:tcPr>
            <w:tcW w:w="810" w:type="pct"/>
            <w:vAlign w:val="center"/>
          </w:tcPr>
          <w:p w14:paraId="71751823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None</w:t>
            </w:r>
          </w:p>
        </w:tc>
        <w:tc>
          <w:tcPr>
            <w:tcW w:w="870" w:type="pct"/>
            <w:vAlign w:val="center"/>
          </w:tcPr>
          <w:p w14:paraId="342BE95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 (A/B/C) with median life expectancy estimates</w:t>
            </w:r>
          </w:p>
        </w:tc>
        <w:tc>
          <w:tcPr>
            <w:tcW w:w="454" w:type="pct"/>
            <w:vAlign w:val="center"/>
          </w:tcPr>
          <w:p w14:paraId="13A41E9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&lt;3 months and &gt;1 year survival</w:t>
            </w:r>
          </w:p>
        </w:tc>
        <w:tc>
          <w:tcPr>
            <w:tcW w:w="695" w:type="pct"/>
            <w:vAlign w:val="center"/>
          </w:tcPr>
          <w:p w14:paraId="1A36CBEB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cancer patients referred for palliative radiotherapy</w:t>
            </w:r>
          </w:p>
        </w:tc>
        <w:tc>
          <w:tcPr>
            <w:tcW w:w="519" w:type="pct"/>
            <w:vAlign w:val="center"/>
          </w:tcPr>
          <w:p w14:paraId="4339C545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Yes – Canada; USA</w:t>
            </w:r>
          </w:p>
        </w:tc>
      </w:tr>
      <w:tr w:rsidR="006D1051" w:rsidRPr="006D1051" w14:paraId="70B6DB85" w14:textId="77777777" w:rsidTr="001471D3">
        <w:trPr>
          <w:trHeight w:val="847"/>
        </w:trPr>
        <w:tc>
          <w:tcPr>
            <w:tcW w:w="512" w:type="pct"/>
            <w:vAlign w:val="center"/>
          </w:tcPr>
          <w:p w14:paraId="4F12813C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Tournoux-Facon HCC Palliative Score </w:t>
            </w:r>
            <w:r w:rsidRPr="006D1051">
              <w:rPr>
                <w:color w:val="000000" w:themeColor="text1"/>
              </w:rPr>
              <w:fldChar w:fldCharType="begin"/>
            </w:r>
            <w:r w:rsidRPr="006D1051">
              <w:rPr>
                <w:color w:val="000000" w:themeColor="text1"/>
              </w:rPr>
              <w:instrText xml:space="preserve"> ADDIN EN.CITE &lt;EndNote&gt;&lt;Cite&gt;&lt;Author&gt;Tournoux-Facon&lt;/Author&gt;&lt;Year&gt;2011&lt;/Year&gt;&lt;RecNum&gt;180&lt;/RecNum&gt;&lt;DisplayText&gt;(84)&lt;/DisplayText&gt;&lt;record&gt;&lt;rec-number&gt;180&lt;/rec-number&gt;&lt;foreign-keys&gt;&lt;key app="EN" db-id="9v9ew5ad1ftevye00tm59x9btre5x0fwpfpr" timestamp="1767692269"&gt;180&lt;/key&gt;&lt;/foreign-keys&gt;&lt;ref-type name="Journal Article"&gt;17&lt;/ref-type&gt;&lt;contributors&gt;&lt;authors&gt;&lt;author&gt;Tournoux-Facon, Caroline&lt;/author&gt;&lt;author&gt;Paoletti, Xavier&lt;/author&gt;&lt;author&gt;Barbare, Jean-Claude&lt;/author&gt;&lt;author&gt;Bouché, Olivier&lt;/author&gt;&lt;author&gt;Rougier, Philippe&lt;/author&gt;&lt;author&gt;Dahan, Laetitia&lt;/author&gt;&lt;author&gt;Lombard-Bohas, Catherine&lt;/author&gt;&lt;author&gt;Faroux, Roger&lt;/author&gt;&lt;author&gt;Raoul, Jean Luc&lt;/author&gt;&lt;author&gt;Bedenne, Laurent&lt;/author&gt;&lt;author&gt;Bonnetain, Franck&lt;/author&gt;&lt;/authors&gt;&lt;/contributors&gt;&lt;titles&gt;&lt;title&gt;Development and validation of a new prognostic score of death for patients with hepatocellular carcinoma in palliative setting&lt;/title&gt;&lt;secondary-title&gt;Journal of Hepatology&lt;/secondary-title&gt;&lt;/titles&gt;&lt;periodical&gt;&lt;full-title&gt;Journal of Hepatology&lt;/full-title&gt;&lt;/periodical&gt;&lt;pages&gt;108-114&lt;/pages&gt;&lt;volume&gt;54&lt;/volume&gt;&lt;number&gt;1&lt;/number&gt;&lt;dates&gt;&lt;year&gt;2011&lt;/year&gt;&lt;/dates&gt;&lt;publisher&gt;Elsevier&lt;/publisher&gt;&lt;isbn&gt;0168-8278&lt;/isbn&gt;&lt;urls&gt;&lt;related-urls&gt;&lt;url&gt;https://doi.org/10.1016/j.jhep.2010.06.015&lt;/url&gt;&lt;/related-urls&gt;&lt;/urls&gt;&lt;electronic-resource-num&gt;10.1016/j.jhep.2010.06.015&lt;/electronic-resource-num&gt;&lt;access-date&gt;2026/01/06&lt;/access-date&gt;&lt;/record&gt;&lt;/Cite&gt;&lt;/EndNote&gt;</w:instrText>
            </w:r>
            <w:r w:rsidRPr="006D1051">
              <w:rPr>
                <w:color w:val="000000" w:themeColor="text1"/>
              </w:rPr>
              <w:fldChar w:fldCharType="separate"/>
            </w:r>
            <w:r w:rsidRPr="006D1051">
              <w:rPr>
                <w:noProof/>
                <w:color w:val="000000" w:themeColor="text1"/>
              </w:rPr>
              <w:t>(84)</w:t>
            </w:r>
            <w:r w:rsidRPr="006D1051">
              <w:rPr>
                <w:color w:val="000000" w:themeColor="text1"/>
              </w:rPr>
              <w:fldChar w:fldCharType="end"/>
            </w:r>
          </w:p>
        </w:tc>
        <w:tc>
          <w:tcPr>
            <w:tcW w:w="1139" w:type="pct"/>
            <w:vAlign w:val="center"/>
          </w:tcPr>
          <w:p w14:paraId="13F4BF0E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Tumour morphology (Milan criteria), portal vein obstruction, metastasis, WHO PS, ascites, jaundice</w:t>
            </w:r>
          </w:p>
        </w:tc>
        <w:tc>
          <w:tcPr>
            <w:tcW w:w="810" w:type="pct"/>
            <w:vAlign w:val="center"/>
          </w:tcPr>
          <w:p w14:paraId="2F5230E9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FP, ALP &gt;2x ULN</w:t>
            </w:r>
          </w:p>
        </w:tc>
        <w:tc>
          <w:tcPr>
            <w:tcW w:w="870" w:type="pct"/>
            <w:vAlign w:val="center"/>
          </w:tcPr>
          <w:p w14:paraId="7F2B36A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3 risk groups (low/intermediate/high)</w:t>
            </w:r>
          </w:p>
        </w:tc>
        <w:tc>
          <w:tcPr>
            <w:tcW w:w="454" w:type="pct"/>
            <w:vAlign w:val="center"/>
          </w:tcPr>
          <w:p w14:paraId="37DCA6F8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Overall survival (~4–7 months median)</w:t>
            </w:r>
          </w:p>
        </w:tc>
        <w:tc>
          <w:tcPr>
            <w:tcW w:w="695" w:type="pct"/>
            <w:vAlign w:val="center"/>
          </w:tcPr>
          <w:p w14:paraId="26FE4D24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>Advanced HCC in palliative setting; BCLC stage C/D; ineligible for curative treatment</w:t>
            </w:r>
          </w:p>
        </w:tc>
        <w:tc>
          <w:tcPr>
            <w:tcW w:w="519" w:type="pct"/>
            <w:vAlign w:val="center"/>
          </w:tcPr>
          <w:p w14:paraId="04E217C7" w14:textId="77777777" w:rsidR="006D1051" w:rsidRPr="006D1051" w:rsidRDefault="006D1051" w:rsidP="006D1051">
            <w:pPr>
              <w:rPr>
                <w:color w:val="000000" w:themeColor="text1"/>
              </w:rPr>
            </w:pPr>
            <w:r w:rsidRPr="006D1051">
              <w:rPr>
                <w:color w:val="000000" w:themeColor="text1"/>
              </w:rPr>
              <w:t xml:space="preserve">Yes – France </w:t>
            </w:r>
          </w:p>
        </w:tc>
      </w:tr>
    </w:tbl>
    <w:p w14:paraId="6511D590" w14:textId="07082406" w:rsidR="00F03B81" w:rsidRPr="00F03B81" w:rsidRDefault="00F03B81" w:rsidP="008B24F9">
      <w:pPr>
        <w:spacing w:before="200"/>
        <w:rPr>
          <w:color w:val="000000" w:themeColor="text1"/>
          <w:sz w:val="18"/>
          <w:szCs w:val="18"/>
        </w:rPr>
      </w:pPr>
      <w:r w:rsidRPr="00F03B81">
        <w:rPr>
          <w:color w:val="000000" w:themeColor="text1"/>
          <w:sz w:val="18"/>
          <w:szCs w:val="18"/>
        </w:rPr>
        <w:t xml:space="preserve">AFP: alpha-fetoprotein; ALP: alkaline phosphatase; ALT: alanine aminotransferase; ANN: Artificial Neural Network; AST: aspartate aminotransferase; BCLC: Barcelona Clinic Liver Cancer staging; BCI: B12/CRP Index; BMETS: Bone Metastases Ensemble Trees for Survival; BMI: body mass index; BPN: Barretos Prognostic Nomogram; </w:t>
      </w:r>
      <w:r w:rsidR="002B79DC">
        <w:rPr>
          <w:color w:val="000000" w:themeColor="text1"/>
          <w:sz w:val="18"/>
          <w:szCs w:val="18"/>
        </w:rPr>
        <w:t xml:space="preserve">BPS: Biological Prognostic Score; </w:t>
      </w:r>
      <w:r w:rsidRPr="00F03B81">
        <w:rPr>
          <w:color w:val="000000" w:themeColor="text1"/>
          <w:sz w:val="18"/>
          <w:szCs w:val="18"/>
        </w:rPr>
        <w:t>BUN: blood urea nitrogen; CA19-9: carbohydrate antigen 19-9; CART: Classification and Regression Tree; CEA: carcinoembryonic antigen; ChPS: Chinese Prognostic Scale; CNS: central nervous system; CPS: clinical prediction of survival; CRC: colorectal cancer; CRIS: Cochin Risk Index Score; CRP: C-reactive protein; CT: computed tomography; D-PaP: Delirium-Palliative Prognostic Score; ECOG PS: Eastern Cooperative Oncology Group Performance Status; EHR: electronic health record; EGFR: epidermal growth factor receptor; EOLCI: End of Life Care Index; ESAS: Edmonton Symptom Assessment System; ESAS-r: Edmonton Symptom Assessment System revised; EV: external validation; FPN: Feliu Prognostic Nomogram; GI: Gastrointestinal; GI-LPS: Gastrointestinal Malignancy Laboratory Prognostic Score; GPS: Glasgow Prognostic Score; HAprog: refined Barretos Prognostic Nomogram; HCC: Hepatocellular Carcinoma; IL-8: interleukin-8; IMPAC: Imminent Mortality Predictor in Advanced Cancer; IPOS: Integrated Palliative care Outcome Scale; IV: internal validation; JPOS-PI: Japan Palliative Oncology Study–Prognostic Index; KPS: Karnofsky Performance Score; LabBM: Laboratory Bone Metastases; LDH: lactate dehydrogenase; LPS: Laboratory Prognostic Score; MCHC: mean corpuscular haemoglobin concentration; MDT: Multidisciplinary Team; mGPS: Modified Glasgow Prognostic Score; mGPS-PS: Modified Glasgow Prognostic Score–Performance Status; mOPS-A: Modified Objective Prognostic Score A; mOPS-B: Modified Objective Prognostic Score B; MTPS-PaP: Multidisciplinary Team Prediction of Survival-adapted Palliative Prognostic Score; NCCS: National Cancer Centre Singapore; new-ChPS: New Chinese Prognostic Scale; NLR: neutrophil-to-lymphocyte ratio; NSCLC: non-small-cell lung cancer; OPI-AC: Objective Prognostic Index for Advanced Cancer; OPPS: Objective Palliative Prognostic Score; OPS: Objective Prognostic Score; P1d: Prediction of 1-day Survival; PaP: Palliative Prognostic Score; PCT: palliative care team; PCU: Palliative Care Unit; PiPS: Prognosis in Palliative Care Study; PiPS-A: Prognosis in Palliative Care Study model A; PiPS-B: Prognosis in Palliative Care Study model B; PLR: platelet-to-lymphocyte ratio; PPI: Palliative Prognostic Index; PPS: Palliative Performance Scale; PRAIS: Palliative Radiotherapy and Inflammation Study; PRO-MAC: Prognostic Risk Model for Patients with Advanced Cancer; PRONOPALL: palliative oncology prognostic score for patients receiving anticancer treatment; PS-PPI: Performance Status-based Palliative Prognostic Index; PSAT: palliative systemic anticancer therapy; QOL: quality of life; R-LPS: Laboratory Prognostic Score for Respiratory Malignancy; RDW: red cell distribution width; RP: Recursive Partitioning; RRRP: Rapid Response Radiotherapy Program; RT: radiotherapy; SCS: Simple Clinical Score; SCLC: small-cell lung cancer; SHHCP-NOMO: laboratory-free nomogram for hospice care; sPPI: Simplified Palliative Prognostic Index; SPS: Survival Prediction Score; TEACHH: Type of cancer, ECOG Performance Status, Age, prior palliative Chemotherapy, prior Hospitalisations, and Hepatic metastases; TNM: tumour-node-metastasis staging; TRIPOD: Transparent reporting of a multivariable prediction model for individual prognosis or diagnosis; TTD: time from initial diagnosis to terminal disease diagnosis; UK: United Kingdom; ULN: upper limit of normal; USA: United States of America; WBRT: Whole-Brain Radiotherapy; WBC: white blood cell count; WHO: World Health Organization.</w:t>
      </w:r>
    </w:p>
    <w:p w14:paraId="5CF728ED" w14:textId="7E7B8E5F" w:rsidR="008B24F9" w:rsidRPr="00DA037D" w:rsidRDefault="008B24F9" w:rsidP="008B24F9">
      <w:pPr>
        <w:spacing w:before="200"/>
        <w:rPr>
          <w:color w:val="555555"/>
          <w:sz w:val="18"/>
          <w:szCs w:val="18"/>
        </w:rPr>
      </w:pPr>
      <w:r w:rsidRPr="00DA037D">
        <w:rPr>
          <w:color w:val="555555"/>
          <w:sz w:val="18"/>
          <w:szCs w:val="18"/>
          <w:vertAlign w:val="superscript"/>
        </w:rPr>
        <w:t xml:space="preserve">a </w:t>
      </w:r>
      <w:r w:rsidRPr="00DA037D">
        <w:rPr>
          <w:color w:val="000000" w:themeColor="text1"/>
          <w:sz w:val="18"/>
          <w:szCs w:val="18"/>
        </w:rPr>
        <w:t xml:space="preserve">Models listed as 'No' external validation were developed and/or </w:t>
      </w:r>
      <w:r w:rsidR="00DA037D">
        <w:rPr>
          <w:color w:val="000000" w:themeColor="text1"/>
          <w:sz w:val="18"/>
          <w:szCs w:val="18"/>
        </w:rPr>
        <w:t xml:space="preserve">internally </w:t>
      </w:r>
      <w:r w:rsidRPr="00DA037D">
        <w:rPr>
          <w:color w:val="000000" w:themeColor="text1"/>
          <w:sz w:val="18"/>
          <w:szCs w:val="18"/>
        </w:rPr>
        <w:t xml:space="preserve">validated only. 'Yes' indicates validation in at least one independent external dataset; countries listed reflect those explicitly stated in included study reports. </w:t>
      </w:r>
    </w:p>
    <w:p w14:paraId="6D5E0960" w14:textId="6F1B1352" w:rsidR="00E35242" w:rsidRPr="00DA037D" w:rsidRDefault="00E35242" w:rsidP="003876A0">
      <w:pPr>
        <w:rPr>
          <w:sz w:val="22"/>
          <w:szCs w:val="22"/>
        </w:rPr>
      </w:pPr>
    </w:p>
    <w:sectPr w:rsidR="00E35242" w:rsidRPr="00DA037D" w:rsidSect="003876A0">
      <w:pgSz w:w="16838" w:h="11906"/>
      <w:pgMar w:top="1440" w:right="1440" w:bottom="1440" w:left="1440" w:header="708" w:footer="708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7336CB"/>
    <w:multiLevelType w:val="hybridMultilevel"/>
    <w:tmpl w:val="5882DFB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750044"/>
    <w:multiLevelType w:val="hybridMultilevel"/>
    <w:tmpl w:val="CAD6FB7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C034DC3"/>
    <w:multiLevelType w:val="hybridMultilevel"/>
    <w:tmpl w:val="DF742A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C61F75"/>
    <w:multiLevelType w:val="multilevel"/>
    <w:tmpl w:val="1132F8F6"/>
    <w:lvl w:ilvl="0"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abstractNum w:abstractNumId="4" w15:restartNumberingAfterBreak="0">
    <w:nsid w:val="20656FA3"/>
    <w:multiLevelType w:val="hybridMultilevel"/>
    <w:tmpl w:val="023871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DB2A69"/>
    <w:multiLevelType w:val="hybridMultilevel"/>
    <w:tmpl w:val="560EC1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7367106"/>
    <w:multiLevelType w:val="hybridMultilevel"/>
    <w:tmpl w:val="A45616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EA740D2"/>
    <w:multiLevelType w:val="hybridMultilevel"/>
    <w:tmpl w:val="F53230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8F644CC"/>
    <w:multiLevelType w:val="hybridMultilevel"/>
    <w:tmpl w:val="198EAC14"/>
    <w:lvl w:ilvl="0" w:tplc="2A6AA9A0">
      <w:start w:val="1"/>
      <w:numFmt w:val="bullet"/>
      <w:lvlText w:val="●"/>
      <w:lvlJc w:val="left"/>
      <w:pPr>
        <w:ind w:left="720" w:hanging="360"/>
      </w:pPr>
    </w:lvl>
    <w:lvl w:ilvl="1" w:tplc="E30021D6">
      <w:start w:val="1"/>
      <w:numFmt w:val="bullet"/>
      <w:lvlText w:val="○"/>
      <w:lvlJc w:val="left"/>
      <w:pPr>
        <w:ind w:left="1440" w:hanging="360"/>
      </w:pPr>
    </w:lvl>
    <w:lvl w:ilvl="2" w:tplc="5474479A">
      <w:start w:val="1"/>
      <w:numFmt w:val="bullet"/>
      <w:lvlText w:val="■"/>
      <w:lvlJc w:val="left"/>
      <w:pPr>
        <w:ind w:left="2160" w:hanging="360"/>
      </w:pPr>
    </w:lvl>
    <w:lvl w:ilvl="3" w:tplc="69569040">
      <w:start w:val="1"/>
      <w:numFmt w:val="bullet"/>
      <w:lvlText w:val="●"/>
      <w:lvlJc w:val="left"/>
      <w:pPr>
        <w:ind w:left="2880" w:hanging="360"/>
      </w:pPr>
    </w:lvl>
    <w:lvl w:ilvl="4" w:tplc="576ACE36">
      <w:start w:val="1"/>
      <w:numFmt w:val="bullet"/>
      <w:lvlText w:val="○"/>
      <w:lvlJc w:val="left"/>
      <w:pPr>
        <w:ind w:left="3600" w:hanging="360"/>
      </w:pPr>
    </w:lvl>
    <w:lvl w:ilvl="5" w:tplc="6A140EE6">
      <w:start w:val="1"/>
      <w:numFmt w:val="bullet"/>
      <w:lvlText w:val="■"/>
      <w:lvlJc w:val="left"/>
      <w:pPr>
        <w:ind w:left="4320" w:hanging="360"/>
      </w:pPr>
    </w:lvl>
    <w:lvl w:ilvl="6" w:tplc="F0243950">
      <w:start w:val="1"/>
      <w:numFmt w:val="bullet"/>
      <w:lvlText w:val="●"/>
      <w:lvlJc w:val="left"/>
      <w:pPr>
        <w:ind w:left="5040" w:hanging="360"/>
      </w:pPr>
    </w:lvl>
    <w:lvl w:ilvl="7" w:tplc="0090E400">
      <w:start w:val="1"/>
      <w:numFmt w:val="bullet"/>
      <w:lvlText w:val="●"/>
      <w:lvlJc w:val="left"/>
      <w:pPr>
        <w:ind w:left="5760" w:hanging="360"/>
      </w:pPr>
    </w:lvl>
    <w:lvl w:ilvl="8" w:tplc="6A4A170C">
      <w:start w:val="1"/>
      <w:numFmt w:val="bullet"/>
      <w:lvlText w:val="●"/>
      <w:lvlJc w:val="left"/>
      <w:pPr>
        <w:ind w:left="6480" w:hanging="360"/>
      </w:pPr>
    </w:lvl>
  </w:abstractNum>
  <w:abstractNum w:abstractNumId="9" w15:restartNumberingAfterBreak="0">
    <w:nsid w:val="519B739A"/>
    <w:multiLevelType w:val="hybridMultilevel"/>
    <w:tmpl w:val="3CDE95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4F32D5F"/>
    <w:multiLevelType w:val="hybridMultilevel"/>
    <w:tmpl w:val="AFD61AC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CB55B36"/>
    <w:multiLevelType w:val="hybridMultilevel"/>
    <w:tmpl w:val="2F80A5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EFF332F"/>
    <w:multiLevelType w:val="hybridMultilevel"/>
    <w:tmpl w:val="95ECE9C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1C504D4"/>
    <w:multiLevelType w:val="hybridMultilevel"/>
    <w:tmpl w:val="5882DFB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47A57A2"/>
    <w:multiLevelType w:val="multilevel"/>
    <w:tmpl w:val="5ED8DE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67F2739E"/>
    <w:multiLevelType w:val="hybridMultilevel"/>
    <w:tmpl w:val="6D9C5A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A8672A9"/>
    <w:multiLevelType w:val="multilevel"/>
    <w:tmpl w:val="00561F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E78358B"/>
    <w:multiLevelType w:val="multilevel"/>
    <w:tmpl w:val="AE4AFC36"/>
    <w:lvl w:ilvl="0"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abstractNum w:abstractNumId="18" w15:restartNumberingAfterBreak="0">
    <w:nsid w:val="6F486141"/>
    <w:multiLevelType w:val="hybridMultilevel"/>
    <w:tmpl w:val="7216435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39441AE"/>
    <w:multiLevelType w:val="hybridMultilevel"/>
    <w:tmpl w:val="95D6D3D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4C32B21"/>
    <w:multiLevelType w:val="hybridMultilevel"/>
    <w:tmpl w:val="A9465E0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751C8C"/>
    <w:multiLevelType w:val="multilevel"/>
    <w:tmpl w:val="C7440E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810200928">
    <w:abstractNumId w:val="8"/>
    <w:lvlOverride w:ilvl="0">
      <w:startOverride w:val="1"/>
    </w:lvlOverride>
  </w:num>
  <w:num w:numId="2" w16cid:durableId="1269192414">
    <w:abstractNumId w:val="3"/>
  </w:num>
  <w:num w:numId="3" w16cid:durableId="532230488">
    <w:abstractNumId w:val="17"/>
  </w:num>
  <w:num w:numId="4" w16cid:durableId="1040545122">
    <w:abstractNumId w:val="20"/>
  </w:num>
  <w:num w:numId="5" w16cid:durableId="1045252098">
    <w:abstractNumId w:val="12"/>
  </w:num>
  <w:num w:numId="6" w16cid:durableId="1706174395">
    <w:abstractNumId w:val="18"/>
  </w:num>
  <w:num w:numId="7" w16cid:durableId="2100519060">
    <w:abstractNumId w:val="9"/>
  </w:num>
  <w:num w:numId="8" w16cid:durableId="267006306">
    <w:abstractNumId w:val="21"/>
  </w:num>
  <w:num w:numId="9" w16cid:durableId="512956572">
    <w:abstractNumId w:val="7"/>
  </w:num>
  <w:num w:numId="10" w16cid:durableId="1855880348">
    <w:abstractNumId w:val="14"/>
  </w:num>
  <w:num w:numId="11" w16cid:durableId="909995993">
    <w:abstractNumId w:val="4"/>
  </w:num>
  <w:num w:numId="12" w16cid:durableId="530188088">
    <w:abstractNumId w:val="5"/>
  </w:num>
  <w:num w:numId="13" w16cid:durableId="1344429829">
    <w:abstractNumId w:val="11"/>
  </w:num>
  <w:num w:numId="14" w16cid:durableId="1182013224">
    <w:abstractNumId w:val="2"/>
  </w:num>
  <w:num w:numId="15" w16cid:durableId="593628606">
    <w:abstractNumId w:val="19"/>
  </w:num>
  <w:num w:numId="16" w16cid:durableId="1251966142">
    <w:abstractNumId w:val="15"/>
  </w:num>
  <w:num w:numId="17" w16cid:durableId="2039307470">
    <w:abstractNumId w:val="1"/>
  </w:num>
  <w:num w:numId="18" w16cid:durableId="1144542807">
    <w:abstractNumId w:val="0"/>
  </w:num>
  <w:num w:numId="19" w16cid:durableId="1686974494">
    <w:abstractNumId w:val="13"/>
  </w:num>
  <w:num w:numId="20" w16cid:durableId="395515893">
    <w:abstractNumId w:val="10"/>
  </w:num>
  <w:num w:numId="21" w16cid:durableId="1312294176">
    <w:abstractNumId w:val="16"/>
  </w:num>
  <w:num w:numId="22" w16cid:durableId="74660937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9ew5ad1ftevye00tm59x9btre5x0fwpfpr&quot;&gt;My EndNote Library&lt;record-ids&gt;&lt;item&gt;160&lt;/item&gt;&lt;item&gt;167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6&lt;/item&gt;&lt;item&gt;197&lt;/item&gt;&lt;item&gt;198&lt;/item&gt;&lt;item&gt;199&lt;/item&gt;&lt;item&gt;200&lt;/item&gt;&lt;item&gt;201&lt;/item&gt;&lt;item&gt;203&lt;/item&gt;&lt;item&gt;204&lt;/item&gt;&lt;item&gt;205&lt;/item&gt;&lt;item&gt;206&lt;/item&gt;&lt;item&gt;207&lt;/item&gt;&lt;item&gt;208&lt;/item&gt;&lt;item&gt;210&lt;/item&gt;&lt;item&gt;212&lt;/item&gt;&lt;item&gt;213&lt;/item&gt;&lt;item&gt;214&lt;/item&gt;&lt;item&gt;216&lt;/item&gt;&lt;item&gt;217&lt;/item&gt;&lt;item&gt;218&lt;/item&gt;&lt;item&gt;219&lt;/item&gt;&lt;item&gt;220&lt;/item&gt;&lt;item&gt;221&lt;/item&gt;&lt;item&gt;223&lt;/item&gt;&lt;item&gt;225&lt;/item&gt;&lt;item&gt;226&lt;/item&gt;&lt;item&gt;228&lt;/item&gt;&lt;item&gt;229&lt;/item&gt;&lt;item&gt;230&lt;/item&gt;&lt;item&gt;231&lt;/item&gt;&lt;item&gt;232&lt;/item&gt;&lt;item&gt;233&lt;/item&gt;&lt;item&gt;234&lt;/item&gt;&lt;item&gt;236&lt;/item&gt;&lt;item&gt;237&lt;/item&gt;&lt;item&gt;238&lt;/item&gt;&lt;item&gt;239&lt;/item&gt;&lt;item&gt;240&lt;/item&gt;&lt;item&gt;241&lt;/item&gt;&lt;item&gt;243&lt;/item&gt;&lt;item&gt;244&lt;/item&gt;&lt;item&gt;245&lt;/item&gt;&lt;item&gt;246&lt;/item&gt;&lt;item&gt;247&lt;/item&gt;&lt;item&gt;248&lt;/item&gt;&lt;item&gt;249&lt;/item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3&lt;/item&gt;&lt;item&gt;265&lt;/item&gt;&lt;item&gt;266&lt;/item&gt;&lt;item&gt;267&lt;/item&gt;&lt;item&gt;268&lt;/item&gt;&lt;item&gt;271&lt;/item&gt;&lt;item&gt;272&lt;/item&gt;&lt;item&gt;274&lt;/item&gt;&lt;item&gt;275&lt;/item&gt;&lt;item&gt;276&lt;/item&gt;&lt;item&gt;277&lt;/item&gt;&lt;item&gt;279&lt;/item&gt;&lt;item&gt;281&lt;/item&gt;&lt;item&gt;283&lt;/item&gt;&lt;item&gt;284&lt;/item&gt;&lt;item&gt;286&lt;/item&gt;&lt;item&gt;287&lt;/item&gt;&lt;item&gt;288&lt;/item&gt;&lt;item&gt;289&lt;/item&gt;&lt;item&gt;327&lt;/item&gt;&lt;/record-ids&gt;&lt;/item&gt;&lt;/Libraries&gt;"/>
  </w:docVars>
  <w:rsids>
    <w:rsidRoot w:val="00E35242"/>
    <w:rsid w:val="000003C9"/>
    <w:rsid w:val="0000133D"/>
    <w:rsid w:val="00001EBE"/>
    <w:rsid w:val="00012113"/>
    <w:rsid w:val="000133A1"/>
    <w:rsid w:val="00014020"/>
    <w:rsid w:val="00017A6E"/>
    <w:rsid w:val="000200E2"/>
    <w:rsid w:val="000245B0"/>
    <w:rsid w:val="00024B2D"/>
    <w:rsid w:val="00024C0B"/>
    <w:rsid w:val="00032C63"/>
    <w:rsid w:val="00032E29"/>
    <w:rsid w:val="000333C2"/>
    <w:rsid w:val="00036ABD"/>
    <w:rsid w:val="00042B7E"/>
    <w:rsid w:val="00042F03"/>
    <w:rsid w:val="000435F2"/>
    <w:rsid w:val="00045F06"/>
    <w:rsid w:val="000500B2"/>
    <w:rsid w:val="00051F93"/>
    <w:rsid w:val="0005268E"/>
    <w:rsid w:val="00057A2D"/>
    <w:rsid w:val="00061D9A"/>
    <w:rsid w:val="000636B4"/>
    <w:rsid w:val="00065E3B"/>
    <w:rsid w:val="000660CA"/>
    <w:rsid w:val="00067871"/>
    <w:rsid w:val="0007156D"/>
    <w:rsid w:val="00072E93"/>
    <w:rsid w:val="00076CBB"/>
    <w:rsid w:val="0008079D"/>
    <w:rsid w:val="00081BC1"/>
    <w:rsid w:val="0008289D"/>
    <w:rsid w:val="00083E4E"/>
    <w:rsid w:val="00084E19"/>
    <w:rsid w:val="00085830"/>
    <w:rsid w:val="00085BB6"/>
    <w:rsid w:val="000906A6"/>
    <w:rsid w:val="00090EC7"/>
    <w:rsid w:val="00092BFA"/>
    <w:rsid w:val="00097CA4"/>
    <w:rsid w:val="00097DAB"/>
    <w:rsid w:val="000A15BE"/>
    <w:rsid w:val="000B3D00"/>
    <w:rsid w:val="000B68ED"/>
    <w:rsid w:val="000B78F7"/>
    <w:rsid w:val="000B7978"/>
    <w:rsid w:val="000B7C91"/>
    <w:rsid w:val="000C0935"/>
    <w:rsid w:val="000C3A5F"/>
    <w:rsid w:val="000C6D9E"/>
    <w:rsid w:val="000D231E"/>
    <w:rsid w:val="000D2E75"/>
    <w:rsid w:val="000E0B19"/>
    <w:rsid w:val="000E6052"/>
    <w:rsid w:val="000E69C9"/>
    <w:rsid w:val="000E7F28"/>
    <w:rsid w:val="000E7F79"/>
    <w:rsid w:val="000F010B"/>
    <w:rsid w:val="000F02B4"/>
    <w:rsid w:val="000F2986"/>
    <w:rsid w:val="000F3913"/>
    <w:rsid w:val="000F3BE9"/>
    <w:rsid w:val="000F462B"/>
    <w:rsid w:val="000F729C"/>
    <w:rsid w:val="0010158A"/>
    <w:rsid w:val="00102E45"/>
    <w:rsid w:val="00103549"/>
    <w:rsid w:val="0010406B"/>
    <w:rsid w:val="00104142"/>
    <w:rsid w:val="00105934"/>
    <w:rsid w:val="0011083A"/>
    <w:rsid w:val="00110AF7"/>
    <w:rsid w:val="00115ADB"/>
    <w:rsid w:val="00116154"/>
    <w:rsid w:val="00116FCA"/>
    <w:rsid w:val="001174CD"/>
    <w:rsid w:val="00122A87"/>
    <w:rsid w:val="00122AB1"/>
    <w:rsid w:val="00123F14"/>
    <w:rsid w:val="00124BB4"/>
    <w:rsid w:val="00124F80"/>
    <w:rsid w:val="0012607B"/>
    <w:rsid w:val="00126DEA"/>
    <w:rsid w:val="00127A5E"/>
    <w:rsid w:val="001304B6"/>
    <w:rsid w:val="001365E7"/>
    <w:rsid w:val="0014094E"/>
    <w:rsid w:val="00140E68"/>
    <w:rsid w:val="00144230"/>
    <w:rsid w:val="0015103B"/>
    <w:rsid w:val="00155534"/>
    <w:rsid w:val="00161ED0"/>
    <w:rsid w:val="001648E0"/>
    <w:rsid w:val="001653EE"/>
    <w:rsid w:val="001659BB"/>
    <w:rsid w:val="00166093"/>
    <w:rsid w:val="00172CD7"/>
    <w:rsid w:val="00174822"/>
    <w:rsid w:val="00174834"/>
    <w:rsid w:val="00175BF4"/>
    <w:rsid w:val="00176025"/>
    <w:rsid w:val="001768B1"/>
    <w:rsid w:val="00180A15"/>
    <w:rsid w:val="00180F6B"/>
    <w:rsid w:val="00181CC9"/>
    <w:rsid w:val="0018308B"/>
    <w:rsid w:val="00183886"/>
    <w:rsid w:val="001839EB"/>
    <w:rsid w:val="00185228"/>
    <w:rsid w:val="0019268C"/>
    <w:rsid w:val="00192D56"/>
    <w:rsid w:val="001934AA"/>
    <w:rsid w:val="00194950"/>
    <w:rsid w:val="001964B8"/>
    <w:rsid w:val="00196850"/>
    <w:rsid w:val="001A12CF"/>
    <w:rsid w:val="001A2AD1"/>
    <w:rsid w:val="001A2E03"/>
    <w:rsid w:val="001A4B6D"/>
    <w:rsid w:val="001A6603"/>
    <w:rsid w:val="001A70D0"/>
    <w:rsid w:val="001A7433"/>
    <w:rsid w:val="001B393A"/>
    <w:rsid w:val="001B3C7A"/>
    <w:rsid w:val="001C5D3F"/>
    <w:rsid w:val="001D03DB"/>
    <w:rsid w:val="001D0BCE"/>
    <w:rsid w:val="001D1953"/>
    <w:rsid w:val="001D28C1"/>
    <w:rsid w:val="001D5ABB"/>
    <w:rsid w:val="001D6552"/>
    <w:rsid w:val="001D7576"/>
    <w:rsid w:val="001E0A42"/>
    <w:rsid w:val="001E28B1"/>
    <w:rsid w:val="001E37FC"/>
    <w:rsid w:val="001F5AC9"/>
    <w:rsid w:val="001F5D52"/>
    <w:rsid w:val="00200F79"/>
    <w:rsid w:val="002052E2"/>
    <w:rsid w:val="00205A4A"/>
    <w:rsid w:val="00205B07"/>
    <w:rsid w:val="00206FA5"/>
    <w:rsid w:val="002075AE"/>
    <w:rsid w:val="00207BA1"/>
    <w:rsid w:val="00207CD3"/>
    <w:rsid w:val="00210B74"/>
    <w:rsid w:val="00211D66"/>
    <w:rsid w:val="00213FA9"/>
    <w:rsid w:val="0021485D"/>
    <w:rsid w:val="0021591A"/>
    <w:rsid w:val="0021779C"/>
    <w:rsid w:val="00217F36"/>
    <w:rsid w:val="00220E57"/>
    <w:rsid w:val="00221610"/>
    <w:rsid w:val="002261F9"/>
    <w:rsid w:val="00231A6D"/>
    <w:rsid w:val="00234E99"/>
    <w:rsid w:val="002360B9"/>
    <w:rsid w:val="00236361"/>
    <w:rsid w:val="0023702C"/>
    <w:rsid w:val="00241614"/>
    <w:rsid w:val="00241A5E"/>
    <w:rsid w:val="00241CD2"/>
    <w:rsid w:val="0024251E"/>
    <w:rsid w:val="0024398B"/>
    <w:rsid w:val="00243AB6"/>
    <w:rsid w:val="002444BA"/>
    <w:rsid w:val="00250760"/>
    <w:rsid w:val="00250ED2"/>
    <w:rsid w:val="0025329A"/>
    <w:rsid w:val="00255591"/>
    <w:rsid w:val="00255CC5"/>
    <w:rsid w:val="00260283"/>
    <w:rsid w:val="002616B8"/>
    <w:rsid w:val="0026216D"/>
    <w:rsid w:val="00263C7D"/>
    <w:rsid w:val="0026580A"/>
    <w:rsid w:val="002703B3"/>
    <w:rsid w:val="002710DC"/>
    <w:rsid w:val="00273FD3"/>
    <w:rsid w:val="00276A3E"/>
    <w:rsid w:val="00277149"/>
    <w:rsid w:val="00282B93"/>
    <w:rsid w:val="002926DA"/>
    <w:rsid w:val="002959DC"/>
    <w:rsid w:val="00295D8D"/>
    <w:rsid w:val="00296F08"/>
    <w:rsid w:val="002A063D"/>
    <w:rsid w:val="002A1631"/>
    <w:rsid w:val="002A1CE7"/>
    <w:rsid w:val="002B1C8E"/>
    <w:rsid w:val="002B1D8A"/>
    <w:rsid w:val="002B2978"/>
    <w:rsid w:val="002B30D0"/>
    <w:rsid w:val="002B79DC"/>
    <w:rsid w:val="002C07AB"/>
    <w:rsid w:val="002C169D"/>
    <w:rsid w:val="002C7B15"/>
    <w:rsid w:val="002D1493"/>
    <w:rsid w:val="002D170F"/>
    <w:rsid w:val="002D20A1"/>
    <w:rsid w:val="002D282B"/>
    <w:rsid w:val="002D36E0"/>
    <w:rsid w:val="002D3960"/>
    <w:rsid w:val="002D545D"/>
    <w:rsid w:val="002D705F"/>
    <w:rsid w:val="002E20DB"/>
    <w:rsid w:val="002E3D5E"/>
    <w:rsid w:val="002E429B"/>
    <w:rsid w:val="002E5284"/>
    <w:rsid w:val="002E67EB"/>
    <w:rsid w:val="002E718B"/>
    <w:rsid w:val="002F02DF"/>
    <w:rsid w:val="002F1ABE"/>
    <w:rsid w:val="002F4314"/>
    <w:rsid w:val="00301824"/>
    <w:rsid w:val="00301930"/>
    <w:rsid w:val="00305EAD"/>
    <w:rsid w:val="00306037"/>
    <w:rsid w:val="003063D4"/>
    <w:rsid w:val="00306C19"/>
    <w:rsid w:val="00307525"/>
    <w:rsid w:val="0031013A"/>
    <w:rsid w:val="003101B8"/>
    <w:rsid w:val="0031030A"/>
    <w:rsid w:val="0031082F"/>
    <w:rsid w:val="003127B9"/>
    <w:rsid w:val="00313109"/>
    <w:rsid w:val="00317BF1"/>
    <w:rsid w:val="00320113"/>
    <w:rsid w:val="00321A5D"/>
    <w:rsid w:val="00321C4E"/>
    <w:rsid w:val="0032444E"/>
    <w:rsid w:val="00325203"/>
    <w:rsid w:val="00325229"/>
    <w:rsid w:val="00325412"/>
    <w:rsid w:val="00325AE6"/>
    <w:rsid w:val="00327110"/>
    <w:rsid w:val="00330548"/>
    <w:rsid w:val="00336991"/>
    <w:rsid w:val="003414B7"/>
    <w:rsid w:val="00343ECA"/>
    <w:rsid w:val="00346D29"/>
    <w:rsid w:val="00352EB2"/>
    <w:rsid w:val="00353A97"/>
    <w:rsid w:val="00353B8B"/>
    <w:rsid w:val="003544AA"/>
    <w:rsid w:val="00355C52"/>
    <w:rsid w:val="00357E53"/>
    <w:rsid w:val="003646CC"/>
    <w:rsid w:val="00366656"/>
    <w:rsid w:val="00372797"/>
    <w:rsid w:val="00372E9F"/>
    <w:rsid w:val="0037619C"/>
    <w:rsid w:val="00377725"/>
    <w:rsid w:val="00384422"/>
    <w:rsid w:val="003848FC"/>
    <w:rsid w:val="0038521D"/>
    <w:rsid w:val="003876A0"/>
    <w:rsid w:val="003905EF"/>
    <w:rsid w:val="00391DB4"/>
    <w:rsid w:val="0039368A"/>
    <w:rsid w:val="00393B8D"/>
    <w:rsid w:val="0039469E"/>
    <w:rsid w:val="00394902"/>
    <w:rsid w:val="003952CE"/>
    <w:rsid w:val="00396215"/>
    <w:rsid w:val="003968A1"/>
    <w:rsid w:val="00397B0D"/>
    <w:rsid w:val="00397C93"/>
    <w:rsid w:val="003A0008"/>
    <w:rsid w:val="003A1786"/>
    <w:rsid w:val="003A17B3"/>
    <w:rsid w:val="003A4AF8"/>
    <w:rsid w:val="003A6DBF"/>
    <w:rsid w:val="003A71C5"/>
    <w:rsid w:val="003B069A"/>
    <w:rsid w:val="003B0EE3"/>
    <w:rsid w:val="003B13B2"/>
    <w:rsid w:val="003B1443"/>
    <w:rsid w:val="003B1965"/>
    <w:rsid w:val="003B2BF6"/>
    <w:rsid w:val="003B4F53"/>
    <w:rsid w:val="003B7AAB"/>
    <w:rsid w:val="003C0207"/>
    <w:rsid w:val="003C021C"/>
    <w:rsid w:val="003C15C8"/>
    <w:rsid w:val="003C1ACC"/>
    <w:rsid w:val="003C3258"/>
    <w:rsid w:val="003C4024"/>
    <w:rsid w:val="003C403C"/>
    <w:rsid w:val="003D0A72"/>
    <w:rsid w:val="003D1B83"/>
    <w:rsid w:val="003D1BC8"/>
    <w:rsid w:val="003D2AEA"/>
    <w:rsid w:val="003D2E71"/>
    <w:rsid w:val="003D32B8"/>
    <w:rsid w:val="003D3318"/>
    <w:rsid w:val="003D4201"/>
    <w:rsid w:val="003E0308"/>
    <w:rsid w:val="003E252E"/>
    <w:rsid w:val="003E3502"/>
    <w:rsid w:val="003E515B"/>
    <w:rsid w:val="003E5C59"/>
    <w:rsid w:val="003E71E1"/>
    <w:rsid w:val="003E77C5"/>
    <w:rsid w:val="003E796C"/>
    <w:rsid w:val="003E7BFD"/>
    <w:rsid w:val="003F0039"/>
    <w:rsid w:val="003F0A42"/>
    <w:rsid w:val="003F0D2C"/>
    <w:rsid w:val="003F0FF9"/>
    <w:rsid w:val="003F187B"/>
    <w:rsid w:val="003F327E"/>
    <w:rsid w:val="003F7270"/>
    <w:rsid w:val="00402EF9"/>
    <w:rsid w:val="00404023"/>
    <w:rsid w:val="00404E48"/>
    <w:rsid w:val="004057B2"/>
    <w:rsid w:val="004117D4"/>
    <w:rsid w:val="004128ED"/>
    <w:rsid w:val="004200FD"/>
    <w:rsid w:val="0042044F"/>
    <w:rsid w:val="0042339A"/>
    <w:rsid w:val="0042786D"/>
    <w:rsid w:val="00430934"/>
    <w:rsid w:val="00430DC7"/>
    <w:rsid w:val="00431A4C"/>
    <w:rsid w:val="00431C8F"/>
    <w:rsid w:val="00434031"/>
    <w:rsid w:val="00434C32"/>
    <w:rsid w:val="00437024"/>
    <w:rsid w:val="00437A3B"/>
    <w:rsid w:val="00441504"/>
    <w:rsid w:val="0044218D"/>
    <w:rsid w:val="00442759"/>
    <w:rsid w:val="00442A6E"/>
    <w:rsid w:val="00444F7A"/>
    <w:rsid w:val="00446C82"/>
    <w:rsid w:val="004479B1"/>
    <w:rsid w:val="004504C8"/>
    <w:rsid w:val="0045561F"/>
    <w:rsid w:val="00456828"/>
    <w:rsid w:val="00456972"/>
    <w:rsid w:val="0046569A"/>
    <w:rsid w:val="00466912"/>
    <w:rsid w:val="004709D7"/>
    <w:rsid w:val="00472941"/>
    <w:rsid w:val="00476D4D"/>
    <w:rsid w:val="00482CFB"/>
    <w:rsid w:val="00484B0B"/>
    <w:rsid w:val="00485CC9"/>
    <w:rsid w:val="00487A7E"/>
    <w:rsid w:val="00490355"/>
    <w:rsid w:val="004918A2"/>
    <w:rsid w:val="0049426E"/>
    <w:rsid w:val="0049437E"/>
    <w:rsid w:val="00497067"/>
    <w:rsid w:val="004A1841"/>
    <w:rsid w:val="004A1DA5"/>
    <w:rsid w:val="004A1DB4"/>
    <w:rsid w:val="004A3447"/>
    <w:rsid w:val="004A4B4F"/>
    <w:rsid w:val="004A603A"/>
    <w:rsid w:val="004B2625"/>
    <w:rsid w:val="004B320B"/>
    <w:rsid w:val="004B59A0"/>
    <w:rsid w:val="004B6C04"/>
    <w:rsid w:val="004C1712"/>
    <w:rsid w:val="004C5B77"/>
    <w:rsid w:val="004C603D"/>
    <w:rsid w:val="004D0CDC"/>
    <w:rsid w:val="004D12A7"/>
    <w:rsid w:val="004D345F"/>
    <w:rsid w:val="004D6944"/>
    <w:rsid w:val="004E0F2E"/>
    <w:rsid w:val="004E5FD3"/>
    <w:rsid w:val="004F0DBC"/>
    <w:rsid w:val="004F2648"/>
    <w:rsid w:val="004F4F47"/>
    <w:rsid w:val="004F6176"/>
    <w:rsid w:val="00504134"/>
    <w:rsid w:val="005107F8"/>
    <w:rsid w:val="00510E78"/>
    <w:rsid w:val="00513133"/>
    <w:rsid w:val="00515729"/>
    <w:rsid w:val="0051710C"/>
    <w:rsid w:val="00517224"/>
    <w:rsid w:val="00517A2B"/>
    <w:rsid w:val="005216D4"/>
    <w:rsid w:val="005237D1"/>
    <w:rsid w:val="00524988"/>
    <w:rsid w:val="0052591A"/>
    <w:rsid w:val="00526EA3"/>
    <w:rsid w:val="00527C57"/>
    <w:rsid w:val="00544379"/>
    <w:rsid w:val="005454A5"/>
    <w:rsid w:val="00545891"/>
    <w:rsid w:val="00546313"/>
    <w:rsid w:val="00550189"/>
    <w:rsid w:val="005553F0"/>
    <w:rsid w:val="00557A28"/>
    <w:rsid w:val="0056113B"/>
    <w:rsid w:val="00563A5A"/>
    <w:rsid w:val="005651C9"/>
    <w:rsid w:val="00566198"/>
    <w:rsid w:val="00570348"/>
    <w:rsid w:val="0057097E"/>
    <w:rsid w:val="005749F1"/>
    <w:rsid w:val="005806E9"/>
    <w:rsid w:val="00580C8C"/>
    <w:rsid w:val="00585A55"/>
    <w:rsid w:val="00592336"/>
    <w:rsid w:val="00593533"/>
    <w:rsid w:val="005976F7"/>
    <w:rsid w:val="005A102B"/>
    <w:rsid w:val="005A6272"/>
    <w:rsid w:val="005B259E"/>
    <w:rsid w:val="005B3A86"/>
    <w:rsid w:val="005B7F3E"/>
    <w:rsid w:val="005C0C17"/>
    <w:rsid w:val="005C0FCD"/>
    <w:rsid w:val="005C1BC5"/>
    <w:rsid w:val="005C21D6"/>
    <w:rsid w:val="005C220E"/>
    <w:rsid w:val="005C390A"/>
    <w:rsid w:val="005C40C0"/>
    <w:rsid w:val="005C700B"/>
    <w:rsid w:val="005D203F"/>
    <w:rsid w:val="005D2119"/>
    <w:rsid w:val="005D49A1"/>
    <w:rsid w:val="005D4A87"/>
    <w:rsid w:val="005E0CC0"/>
    <w:rsid w:val="005E0FFE"/>
    <w:rsid w:val="005E1359"/>
    <w:rsid w:val="005E23D4"/>
    <w:rsid w:val="005E4F45"/>
    <w:rsid w:val="005E504F"/>
    <w:rsid w:val="005E60F5"/>
    <w:rsid w:val="005F4577"/>
    <w:rsid w:val="005F4A46"/>
    <w:rsid w:val="005F4A74"/>
    <w:rsid w:val="005F621E"/>
    <w:rsid w:val="005F6893"/>
    <w:rsid w:val="00603200"/>
    <w:rsid w:val="006043C1"/>
    <w:rsid w:val="00605AD3"/>
    <w:rsid w:val="006064D5"/>
    <w:rsid w:val="00611EC6"/>
    <w:rsid w:val="00612D8B"/>
    <w:rsid w:val="006149A3"/>
    <w:rsid w:val="00614B17"/>
    <w:rsid w:val="00615A1F"/>
    <w:rsid w:val="00617D4A"/>
    <w:rsid w:val="00620ACC"/>
    <w:rsid w:val="00622321"/>
    <w:rsid w:val="006247C3"/>
    <w:rsid w:val="00624DF1"/>
    <w:rsid w:val="00625546"/>
    <w:rsid w:val="006255CE"/>
    <w:rsid w:val="00625F62"/>
    <w:rsid w:val="0062688E"/>
    <w:rsid w:val="00626B13"/>
    <w:rsid w:val="00627410"/>
    <w:rsid w:val="006324ED"/>
    <w:rsid w:val="00633FB1"/>
    <w:rsid w:val="0063486D"/>
    <w:rsid w:val="00635266"/>
    <w:rsid w:val="006359E7"/>
    <w:rsid w:val="00636343"/>
    <w:rsid w:val="00637A22"/>
    <w:rsid w:val="006407DF"/>
    <w:rsid w:val="0064411F"/>
    <w:rsid w:val="006454A9"/>
    <w:rsid w:val="00647E9F"/>
    <w:rsid w:val="00647EAE"/>
    <w:rsid w:val="00650B67"/>
    <w:rsid w:val="006511A2"/>
    <w:rsid w:val="00653370"/>
    <w:rsid w:val="006544B1"/>
    <w:rsid w:val="00654D9C"/>
    <w:rsid w:val="006556FE"/>
    <w:rsid w:val="006572DB"/>
    <w:rsid w:val="00663DB4"/>
    <w:rsid w:val="00665CEE"/>
    <w:rsid w:val="00667763"/>
    <w:rsid w:val="00671646"/>
    <w:rsid w:val="00672DFB"/>
    <w:rsid w:val="006755D8"/>
    <w:rsid w:val="0067663B"/>
    <w:rsid w:val="0067742A"/>
    <w:rsid w:val="00677AEB"/>
    <w:rsid w:val="00677EB9"/>
    <w:rsid w:val="00680604"/>
    <w:rsid w:val="00680712"/>
    <w:rsid w:val="00680BA5"/>
    <w:rsid w:val="00680D09"/>
    <w:rsid w:val="00680E07"/>
    <w:rsid w:val="006826DC"/>
    <w:rsid w:val="006831D0"/>
    <w:rsid w:val="006851A4"/>
    <w:rsid w:val="006917E4"/>
    <w:rsid w:val="00692B1F"/>
    <w:rsid w:val="00692F2B"/>
    <w:rsid w:val="00693A18"/>
    <w:rsid w:val="006A1A62"/>
    <w:rsid w:val="006A20B7"/>
    <w:rsid w:val="006A36EA"/>
    <w:rsid w:val="006A6DE3"/>
    <w:rsid w:val="006B0647"/>
    <w:rsid w:val="006B255E"/>
    <w:rsid w:val="006B3CA1"/>
    <w:rsid w:val="006B6DF7"/>
    <w:rsid w:val="006C0AC0"/>
    <w:rsid w:val="006C21F8"/>
    <w:rsid w:val="006C570E"/>
    <w:rsid w:val="006C6C76"/>
    <w:rsid w:val="006D091B"/>
    <w:rsid w:val="006D1051"/>
    <w:rsid w:val="006D233A"/>
    <w:rsid w:val="006D26B2"/>
    <w:rsid w:val="006D36A5"/>
    <w:rsid w:val="006E4197"/>
    <w:rsid w:val="006E493C"/>
    <w:rsid w:val="006E5065"/>
    <w:rsid w:val="006E5516"/>
    <w:rsid w:val="006E6EDB"/>
    <w:rsid w:val="006F0072"/>
    <w:rsid w:val="006F2F69"/>
    <w:rsid w:val="006F3044"/>
    <w:rsid w:val="00702359"/>
    <w:rsid w:val="00703CAF"/>
    <w:rsid w:val="00706686"/>
    <w:rsid w:val="00706BFB"/>
    <w:rsid w:val="00707739"/>
    <w:rsid w:val="007105BC"/>
    <w:rsid w:val="0071173D"/>
    <w:rsid w:val="007152DE"/>
    <w:rsid w:val="007245DE"/>
    <w:rsid w:val="0072466F"/>
    <w:rsid w:val="00730734"/>
    <w:rsid w:val="0073129E"/>
    <w:rsid w:val="00736CFC"/>
    <w:rsid w:val="00741CE3"/>
    <w:rsid w:val="007430A4"/>
    <w:rsid w:val="007460A6"/>
    <w:rsid w:val="00746FDE"/>
    <w:rsid w:val="00750FF3"/>
    <w:rsid w:val="007510D8"/>
    <w:rsid w:val="00752DF8"/>
    <w:rsid w:val="00753092"/>
    <w:rsid w:val="007539A0"/>
    <w:rsid w:val="00754061"/>
    <w:rsid w:val="007547CB"/>
    <w:rsid w:val="00755635"/>
    <w:rsid w:val="007572C5"/>
    <w:rsid w:val="007602E8"/>
    <w:rsid w:val="00761F5E"/>
    <w:rsid w:val="007622DA"/>
    <w:rsid w:val="007625F9"/>
    <w:rsid w:val="007644B0"/>
    <w:rsid w:val="007667AA"/>
    <w:rsid w:val="00770116"/>
    <w:rsid w:val="007727F3"/>
    <w:rsid w:val="00773EC3"/>
    <w:rsid w:val="00775B14"/>
    <w:rsid w:val="00776FA5"/>
    <w:rsid w:val="00782799"/>
    <w:rsid w:val="00782BCC"/>
    <w:rsid w:val="0078548F"/>
    <w:rsid w:val="00787E80"/>
    <w:rsid w:val="007904E4"/>
    <w:rsid w:val="007933F7"/>
    <w:rsid w:val="0079519C"/>
    <w:rsid w:val="0079763F"/>
    <w:rsid w:val="007A2F46"/>
    <w:rsid w:val="007A3B63"/>
    <w:rsid w:val="007A60EF"/>
    <w:rsid w:val="007A6526"/>
    <w:rsid w:val="007A6CF5"/>
    <w:rsid w:val="007A74EA"/>
    <w:rsid w:val="007B0A01"/>
    <w:rsid w:val="007B10D6"/>
    <w:rsid w:val="007B1320"/>
    <w:rsid w:val="007B292F"/>
    <w:rsid w:val="007B4BE7"/>
    <w:rsid w:val="007B6AE1"/>
    <w:rsid w:val="007B6F74"/>
    <w:rsid w:val="007B7292"/>
    <w:rsid w:val="007C032D"/>
    <w:rsid w:val="007C4261"/>
    <w:rsid w:val="007C6262"/>
    <w:rsid w:val="007D011B"/>
    <w:rsid w:val="007D2709"/>
    <w:rsid w:val="007D468E"/>
    <w:rsid w:val="007D5A52"/>
    <w:rsid w:val="007D6288"/>
    <w:rsid w:val="007D7B3D"/>
    <w:rsid w:val="007E008B"/>
    <w:rsid w:val="007E2266"/>
    <w:rsid w:val="007E33C4"/>
    <w:rsid w:val="007E6B3D"/>
    <w:rsid w:val="007F120D"/>
    <w:rsid w:val="007F28D8"/>
    <w:rsid w:val="007F3B84"/>
    <w:rsid w:val="007F4FB2"/>
    <w:rsid w:val="007F6FBB"/>
    <w:rsid w:val="007F783B"/>
    <w:rsid w:val="00800B39"/>
    <w:rsid w:val="00801391"/>
    <w:rsid w:val="008053C3"/>
    <w:rsid w:val="008058CC"/>
    <w:rsid w:val="00805AD6"/>
    <w:rsid w:val="00810246"/>
    <w:rsid w:val="00813382"/>
    <w:rsid w:val="00815A96"/>
    <w:rsid w:val="00816A91"/>
    <w:rsid w:val="0082072A"/>
    <w:rsid w:val="0082076A"/>
    <w:rsid w:val="00822D7D"/>
    <w:rsid w:val="00822F7C"/>
    <w:rsid w:val="00827151"/>
    <w:rsid w:val="0082783F"/>
    <w:rsid w:val="008302B4"/>
    <w:rsid w:val="008317B4"/>
    <w:rsid w:val="0083746C"/>
    <w:rsid w:val="00837627"/>
    <w:rsid w:val="00840229"/>
    <w:rsid w:val="00840E6F"/>
    <w:rsid w:val="008412B1"/>
    <w:rsid w:val="008447BC"/>
    <w:rsid w:val="00845155"/>
    <w:rsid w:val="008462F4"/>
    <w:rsid w:val="008521C5"/>
    <w:rsid w:val="008605C8"/>
    <w:rsid w:val="00862350"/>
    <w:rsid w:val="00866648"/>
    <w:rsid w:val="00866FCF"/>
    <w:rsid w:val="00867B3E"/>
    <w:rsid w:val="0087212D"/>
    <w:rsid w:val="008754FB"/>
    <w:rsid w:val="00875BAC"/>
    <w:rsid w:val="00890FAA"/>
    <w:rsid w:val="00891D05"/>
    <w:rsid w:val="008933E9"/>
    <w:rsid w:val="008A035B"/>
    <w:rsid w:val="008A2AD7"/>
    <w:rsid w:val="008A499D"/>
    <w:rsid w:val="008A7936"/>
    <w:rsid w:val="008B0961"/>
    <w:rsid w:val="008B24F9"/>
    <w:rsid w:val="008B2DDE"/>
    <w:rsid w:val="008B3689"/>
    <w:rsid w:val="008B45AD"/>
    <w:rsid w:val="008B4B25"/>
    <w:rsid w:val="008C1761"/>
    <w:rsid w:val="008C28EC"/>
    <w:rsid w:val="008C6D16"/>
    <w:rsid w:val="008C7621"/>
    <w:rsid w:val="008C7989"/>
    <w:rsid w:val="008D1150"/>
    <w:rsid w:val="008D28D4"/>
    <w:rsid w:val="008D2AC9"/>
    <w:rsid w:val="008D59E4"/>
    <w:rsid w:val="008E137A"/>
    <w:rsid w:val="008E2230"/>
    <w:rsid w:val="008E2444"/>
    <w:rsid w:val="008E2738"/>
    <w:rsid w:val="008E2AC2"/>
    <w:rsid w:val="008E317E"/>
    <w:rsid w:val="008F1DB7"/>
    <w:rsid w:val="008F463A"/>
    <w:rsid w:val="009037AE"/>
    <w:rsid w:val="0090793D"/>
    <w:rsid w:val="00913C6B"/>
    <w:rsid w:val="00913CF3"/>
    <w:rsid w:val="00915C3F"/>
    <w:rsid w:val="00917827"/>
    <w:rsid w:val="00922099"/>
    <w:rsid w:val="009228FD"/>
    <w:rsid w:val="00930F01"/>
    <w:rsid w:val="00931E06"/>
    <w:rsid w:val="0093650F"/>
    <w:rsid w:val="009370E8"/>
    <w:rsid w:val="009371BA"/>
    <w:rsid w:val="00937308"/>
    <w:rsid w:val="0094080E"/>
    <w:rsid w:val="00942B88"/>
    <w:rsid w:val="009464C0"/>
    <w:rsid w:val="00951C99"/>
    <w:rsid w:val="0095553A"/>
    <w:rsid w:val="00955549"/>
    <w:rsid w:val="009555AD"/>
    <w:rsid w:val="00960CBA"/>
    <w:rsid w:val="00965130"/>
    <w:rsid w:val="009670A6"/>
    <w:rsid w:val="009673F9"/>
    <w:rsid w:val="00973831"/>
    <w:rsid w:val="009742F0"/>
    <w:rsid w:val="0097596C"/>
    <w:rsid w:val="00976B25"/>
    <w:rsid w:val="009856E7"/>
    <w:rsid w:val="0099114E"/>
    <w:rsid w:val="009966FA"/>
    <w:rsid w:val="00996A6D"/>
    <w:rsid w:val="00997392"/>
    <w:rsid w:val="009A1A74"/>
    <w:rsid w:val="009A22E7"/>
    <w:rsid w:val="009A2EFA"/>
    <w:rsid w:val="009A3F4D"/>
    <w:rsid w:val="009A42CB"/>
    <w:rsid w:val="009A4A61"/>
    <w:rsid w:val="009A52E1"/>
    <w:rsid w:val="009A6186"/>
    <w:rsid w:val="009A69AF"/>
    <w:rsid w:val="009B24B2"/>
    <w:rsid w:val="009B2BD9"/>
    <w:rsid w:val="009B3D81"/>
    <w:rsid w:val="009B44AE"/>
    <w:rsid w:val="009B7147"/>
    <w:rsid w:val="009C07BF"/>
    <w:rsid w:val="009C720D"/>
    <w:rsid w:val="009D781B"/>
    <w:rsid w:val="009D78B9"/>
    <w:rsid w:val="009E0338"/>
    <w:rsid w:val="009E12D1"/>
    <w:rsid w:val="009E1957"/>
    <w:rsid w:val="009E2A1D"/>
    <w:rsid w:val="009E72F8"/>
    <w:rsid w:val="009F1219"/>
    <w:rsid w:val="009F48CC"/>
    <w:rsid w:val="009F73FB"/>
    <w:rsid w:val="00A000CA"/>
    <w:rsid w:val="00A01C59"/>
    <w:rsid w:val="00A02679"/>
    <w:rsid w:val="00A028EA"/>
    <w:rsid w:val="00A0341E"/>
    <w:rsid w:val="00A03F3F"/>
    <w:rsid w:val="00A0414F"/>
    <w:rsid w:val="00A048AF"/>
    <w:rsid w:val="00A06705"/>
    <w:rsid w:val="00A075B2"/>
    <w:rsid w:val="00A07C9F"/>
    <w:rsid w:val="00A10450"/>
    <w:rsid w:val="00A10B6F"/>
    <w:rsid w:val="00A1232C"/>
    <w:rsid w:val="00A1311A"/>
    <w:rsid w:val="00A1745F"/>
    <w:rsid w:val="00A206CE"/>
    <w:rsid w:val="00A20770"/>
    <w:rsid w:val="00A22173"/>
    <w:rsid w:val="00A26173"/>
    <w:rsid w:val="00A26943"/>
    <w:rsid w:val="00A31ED4"/>
    <w:rsid w:val="00A34D9E"/>
    <w:rsid w:val="00A35E9E"/>
    <w:rsid w:val="00A361AA"/>
    <w:rsid w:val="00A36AEB"/>
    <w:rsid w:val="00A36B3B"/>
    <w:rsid w:val="00A37A75"/>
    <w:rsid w:val="00A40E16"/>
    <w:rsid w:val="00A42321"/>
    <w:rsid w:val="00A43347"/>
    <w:rsid w:val="00A43AAB"/>
    <w:rsid w:val="00A441D2"/>
    <w:rsid w:val="00A44449"/>
    <w:rsid w:val="00A505B1"/>
    <w:rsid w:val="00A53DB8"/>
    <w:rsid w:val="00A54F4D"/>
    <w:rsid w:val="00A55BDB"/>
    <w:rsid w:val="00A55E0A"/>
    <w:rsid w:val="00A628B7"/>
    <w:rsid w:val="00A640DD"/>
    <w:rsid w:val="00A6421A"/>
    <w:rsid w:val="00A64416"/>
    <w:rsid w:val="00A645A3"/>
    <w:rsid w:val="00A67A1D"/>
    <w:rsid w:val="00A711AD"/>
    <w:rsid w:val="00A730F3"/>
    <w:rsid w:val="00A739ED"/>
    <w:rsid w:val="00A7464D"/>
    <w:rsid w:val="00A7472F"/>
    <w:rsid w:val="00A74A09"/>
    <w:rsid w:val="00A74E1A"/>
    <w:rsid w:val="00A7636E"/>
    <w:rsid w:val="00A77472"/>
    <w:rsid w:val="00A80799"/>
    <w:rsid w:val="00A84269"/>
    <w:rsid w:val="00A85C82"/>
    <w:rsid w:val="00A86E6E"/>
    <w:rsid w:val="00A878E2"/>
    <w:rsid w:val="00A96CEE"/>
    <w:rsid w:val="00A96F8A"/>
    <w:rsid w:val="00A97943"/>
    <w:rsid w:val="00AA165C"/>
    <w:rsid w:val="00AA1881"/>
    <w:rsid w:val="00AA4560"/>
    <w:rsid w:val="00AA473F"/>
    <w:rsid w:val="00AA54FD"/>
    <w:rsid w:val="00AA5887"/>
    <w:rsid w:val="00AA62BD"/>
    <w:rsid w:val="00AA6333"/>
    <w:rsid w:val="00AA67EE"/>
    <w:rsid w:val="00AA6AD6"/>
    <w:rsid w:val="00AB07BC"/>
    <w:rsid w:val="00AB3AFE"/>
    <w:rsid w:val="00AB52B5"/>
    <w:rsid w:val="00AB622B"/>
    <w:rsid w:val="00AC164D"/>
    <w:rsid w:val="00AC23DF"/>
    <w:rsid w:val="00AC612B"/>
    <w:rsid w:val="00AC670D"/>
    <w:rsid w:val="00AD0065"/>
    <w:rsid w:val="00AD0B9C"/>
    <w:rsid w:val="00AD1A7F"/>
    <w:rsid w:val="00AD35DE"/>
    <w:rsid w:val="00AE00B4"/>
    <w:rsid w:val="00AE464C"/>
    <w:rsid w:val="00AF1125"/>
    <w:rsid w:val="00AF11F8"/>
    <w:rsid w:val="00AF41F3"/>
    <w:rsid w:val="00AF5445"/>
    <w:rsid w:val="00AF55EB"/>
    <w:rsid w:val="00AF5C38"/>
    <w:rsid w:val="00B01868"/>
    <w:rsid w:val="00B0299C"/>
    <w:rsid w:val="00B063E0"/>
    <w:rsid w:val="00B13ADC"/>
    <w:rsid w:val="00B17BBA"/>
    <w:rsid w:val="00B2212A"/>
    <w:rsid w:val="00B23D8A"/>
    <w:rsid w:val="00B24D62"/>
    <w:rsid w:val="00B2582F"/>
    <w:rsid w:val="00B260A8"/>
    <w:rsid w:val="00B279E5"/>
    <w:rsid w:val="00B3039C"/>
    <w:rsid w:val="00B312D8"/>
    <w:rsid w:val="00B33113"/>
    <w:rsid w:val="00B341F5"/>
    <w:rsid w:val="00B345E3"/>
    <w:rsid w:val="00B35266"/>
    <w:rsid w:val="00B35D97"/>
    <w:rsid w:val="00B363AC"/>
    <w:rsid w:val="00B37B19"/>
    <w:rsid w:val="00B4096B"/>
    <w:rsid w:val="00B41024"/>
    <w:rsid w:val="00B42403"/>
    <w:rsid w:val="00B42813"/>
    <w:rsid w:val="00B43467"/>
    <w:rsid w:val="00B47664"/>
    <w:rsid w:val="00B479F9"/>
    <w:rsid w:val="00B50857"/>
    <w:rsid w:val="00B51CC0"/>
    <w:rsid w:val="00B53DA0"/>
    <w:rsid w:val="00B5655B"/>
    <w:rsid w:val="00B568FC"/>
    <w:rsid w:val="00B57437"/>
    <w:rsid w:val="00B61397"/>
    <w:rsid w:val="00B61833"/>
    <w:rsid w:val="00B61DD8"/>
    <w:rsid w:val="00B64496"/>
    <w:rsid w:val="00B667CF"/>
    <w:rsid w:val="00B70DA2"/>
    <w:rsid w:val="00B73413"/>
    <w:rsid w:val="00B739D5"/>
    <w:rsid w:val="00B74EB9"/>
    <w:rsid w:val="00B81CEB"/>
    <w:rsid w:val="00B90170"/>
    <w:rsid w:val="00B90B05"/>
    <w:rsid w:val="00B91364"/>
    <w:rsid w:val="00B925B4"/>
    <w:rsid w:val="00B929C4"/>
    <w:rsid w:val="00B948E2"/>
    <w:rsid w:val="00B95975"/>
    <w:rsid w:val="00B9674A"/>
    <w:rsid w:val="00B9678B"/>
    <w:rsid w:val="00B96B9B"/>
    <w:rsid w:val="00B974D7"/>
    <w:rsid w:val="00BA0273"/>
    <w:rsid w:val="00BA0E4B"/>
    <w:rsid w:val="00BA4630"/>
    <w:rsid w:val="00BA728B"/>
    <w:rsid w:val="00BB72C5"/>
    <w:rsid w:val="00BC508C"/>
    <w:rsid w:val="00BC523D"/>
    <w:rsid w:val="00BC63F1"/>
    <w:rsid w:val="00BC769E"/>
    <w:rsid w:val="00BD32BC"/>
    <w:rsid w:val="00BD3A2D"/>
    <w:rsid w:val="00BD43D5"/>
    <w:rsid w:val="00BD523D"/>
    <w:rsid w:val="00BD5366"/>
    <w:rsid w:val="00BD5F47"/>
    <w:rsid w:val="00BD6622"/>
    <w:rsid w:val="00BE2175"/>
    <w:rsid w:val="00BE2548"/>
    <w:rsid w:val="00BE3E75"/>
    <w:rsid w:val="00BE6834"/>
    <w:rsid w:val="00BE7473"/>
    <w:rsid w:val="00BE7AFE"/>
    <w:rsid w:val="00BF4401"/>
    <w:rsid w:val="00BF4E37"/>
    <w:rsid w:val="00C01B8C"/>
    <w:rsid w:val="00C0583F"/>
    <w:rsid w:val="00C105DE"/>
    <w:rsid w:val="00C10E0F"/>
    <w:rsid w:val="00C12EA7"/>
    <w:rsid w:val="00C13D2E"/>
    <w:rsid w:val="00C16E73"/>
    <w:rsid w:val="00C209CE"/>
    <w:rsid w:val="00C22E81"/>
    <w:rsid w:val="00C23162"/>
    <w:rsid w:val="00C23F42"/>
    <w:rsid w:val="00C2637C"/>
    <w:rsid w:val="00C2718A"/>
    <w:rsid w:val="00C305DE"/>
    <w:rsid w:val="00C30DDE"/>
    <w:rsid w:val="00C30FE7"/>
    <w:rsid w:val="00C312BF"/>
    <w:rsid w:val="00C34BE4"/>
    <w:rsid w:val="00C37147"/>
    <w:rsid w:val="00C47247"/>
    <w:rsid w:val="00C5014D"/>
    <w:rsid w:val="00C51D4A"/>
    <w:rsid w:val="00C5250C"/>
    <w:rsid w:val="00C525D4"/>
    <w:rsid w:val="00C53675"/>
    <w:rsid w:val="00C55F06"/>
    <w:rsid w:val="00C604AE"/>
    <w:rsid w:val="00C6150F"/>
    <w:rsid w:val="00C62A3C"/>
    <w:rsid w:val="00C6360A"/>
    <w:rsid w:val="00C65141"/>
    <w:rsid w:val="00C65A8A"/>
    <w:rsid w:val="00C709FC"/>
    <w:rsid w:val="00C7157E"/>
    <w:rsid w:val="00C72A99"/>
    <w:rsid w:val="00C75F79"/>
    <w:rsid w:val="00C7610C"/>
    <w:rsid w:val="00C762BC"/>
    <w:rsid w:val="00C82274"/>
    <w:rsid w:val="00C824C4"/>
    <w:rsid w:val="00C9072D"/>
    <w:rsid w:val="00C9126B"/>
    <w:rsid w:val="00C91948"/>
    <w:rsid w:val="00C9291E"/>
    <w:rsid w:val="00C9344B"/>
    <w:rsid w:val="00C94BA3"/>
    <w:rsid w:val="00C9775C"/>
    <w:rsid w:val="00CA2B4C"/>
    <w:rsid w:val="00CA5A90"/>
    <w:rsid w:val="00CA7E1C"/>
    <w:rsid w:val="00CB1592"/>
    <w:rsid w:val="00CB360A"/>
    <w:rsid w:val="00CB5000"/>
    <w:rsid w:val="00CB57A3"/>
    <w:rsid w:val="00CB6B4F"/>
    <w:rsid w:val="00CB6D69"/>
    <w:rsid w:val="00CB7539"/>
    <w:rsid w:val="00CC0DD2"/>
    <w:rsid w:val="00CC2573"/>
    <w:rsid w:val="00CC2751"/>
    <w:rsid w:val="00CC3230"/>
    <w:rsid w:val="00CC5087"/>
    <w:rsid w:val="00CC728C"/>
    <w:rsid w:val="00CC78C2"/>
    <w:rsid w:val="00CD0E4E"/>
    <w:rsid w:val="00CD32A2"/>
    <w:rsid w:val="00CE12CB"/>
    <w:rsid w:val="00CE33E9"/>
    <w:rsid w:val="00CE3B2F"/>
    <w:rsid w:val="00CE3E9E"/>
    <w:rsid w:val="00CE4549"/>
    <w:rsid w:val="00CE489A"/>
    <w:rsid w:val="00CE5DA2"/>
    <w:rsid w:val="00CF142E"/>
    <w:rsid w:val="00CF150E"/>
    <w:rsid w:val="00CF411B"/>
    <w:rsid w:val="00CF49FD"/>
    <w:rsid w:val="00CF4BFF"/>
    <w:rsid w:val="00CF5A1A"/>
    <w:rsid w:val="00D02B65"/>
    <w:rsid w:val="00D06326"/>
    <w:rsid w:val="00D107E7"/>
    <w:rsid w:val="00D10D47"/>
    <w:rsid w:val="00D10D5C"/>
    <w:rsid w:val="00D12454"/>
    <w:rsid w:val="00D12902"/>
    <w:rsid w:val="00D13EF8"/>
    <w:rsid w:val="00D15A83"/>
    <w:rsid w:val="00D16DCE"/>
    <w:rsid w:val="00D1700E"/>
    <w:rsid w:val="00D17F06"/>
    <w:rsid w:val="00D21CBB"/>
    <w:rsid w:val="00D23514"/>
    <w:rsid w:val="00D25AA2"/>
    <w:rsid w:val="00D26681"/>
    <w:rsid w:val="00D27BBB"/>
    <w:rsid w:val="00D318FF"/>
    <w:rsid w:val="00D34CC2"/>
    <w:rsid w:val="00D41F1B"/>
    <w:rsid w:val="00D450FF"/>
    <w:rsid w:val="00D45C52"/>
    <w:rsid w:val="00D45FDF"/>
    <w:rsid w:val="00D4694B"/>
    <w:rsid w:val="00D47230"/>
    <w:rsid w:val="00D51383"/>
    <w:rsid w:val="00D536E2"/>
    <w:rsid w:val="00D6256C"/>
    <w:rsid w:val="00D62E8A"/>
    <w:rsid w:val="00D640D7"/>
    <w:rsid w:val="00D641D9"/>
    <w:rsid w:val="00D676EA"/>
    <w:rsid w:val="00D677F2"/>
    <w:rsid w:val="00D6796A"/>
    <w:rsid w:val="00D702DD"/>
    <w:rsid w:val="00D70BD0"/>
    <w:rsid w:val="00D7169A"/>
    <w:rsid w:val="00D71816"/>
    <w:rsid w:val="00D71CAF"/>
    <w:rsid w:val="00D720DD"/>
    <w:rsid w:val="00D72D17"/>
    <w:rsid w:val="00D74EAB"/>
    <w:rsid w:val="00D75E4F"/>
    <w:rsid w:val="00D7625F"/>
    <w:rsid w:val="00D764CC"/>
    <w:rsid w:val="00D80703"/>
    <w:rsid w:val="00D811E6"/>
    <w:rsid w:val="00D81DE0"/>
    <w:rsid w:val="00D826A0"/>
    <w:rsid w:val="00D857FE"/>
    <w:rsid w:val="00D87FE5"/>
    <w:rsid w:val="00D913AE"/>
    <w:rsid w:val="00D9323D"/>
    <w:rsid w:val="00D96203"/>
    <w:rsid w:val="00D96A71"/>
    <w:rsid w:val="00DA037D"/>
    <w:rsid w:val="00DA1E56"/>
    <w:rsid w:val="00DA2EF6"/>
    <w:rsid w:val="00DA4190"/>
    <w:rsid w:val="00DA4D89"/>
    <w:rsid w:val="00DA65F7"/>
    <w:rsid w:val="00DA6AD7"/>
    <w:rsid w:val="00DA7268"/>
    <w:rsid w:val="00DB2DBC"/>
    <w:rsid w:val="00DB4A10"/>
    <w:rsid w:val="00DC1591"/>
    <w:rsid w:val="00DC1908"/>
    <w:rsid w:val="00DC1996"/>
    <w:rsid w:val="00DC2F14"/>
    <w:rsid w:val="00DC2FEF"/>
    <w:rsid w:val="00DC5830"/>
    <w:rsid w:val="00DC7B5C"/>
    <w:rsid w:val="00DD563B"/>
    <w:rsid w:val="00DD5856"/>
    <w:rsid w:val="00DD7A4C"/>
    <w:rsid w:val="00DD7A7E"/>
    <w:rsid w:val="00DE0AEA"/>
    <w:rsid w:val="00DE2EE0"/>
    <w:rsid w:val="00DE5785"/>
    <w:rsid w:val="00DE71D0"/>
    <w:rsid w:val="00DE7266"/>
    <w:rsid w:val="00DE73A1"/>
    <w:rsid w:val="00DF08FE"/>
    <w:rsid w:val="00DF1F84"/>
    <w:rsid w:val="00DF3016"/>
    <w:rsid w:val="00DF7CF4"/>
    <w:rsid w:val="00E04A6D"/>
    <w:rsid w:val="00E052F3"/>
    <w:rsid w:val="00E113EC"/>
    <w:rsid w:val="00E124AD"/>
    <w:rsid w:val="00E20000"/>
    <w:rsid w:val="00E2260F"/>
    <w:rsid w:val="00E23B4F"/>
    <w:rsid w:val="00E2400E"/>
    <w:rsid w:val="00E25C1C"/>
    <w:rsid w:val="00E264CA"/>
    <w:rsid w:val="00E27FD6"/>
    <w:rsid w:val="00E35242"/>
    <w:rsid w:val="00E354FA"/>
    <w:rsid w:val="00E37588"/>
    <w:rsid w:val="00E40957"/>
    <w:rsid w:val="00E41FA0"/>
    <w:rsid w:val="00E42516"/>
    <w:rsid w:val="00E44C92"/>
    <w:rsid w:val="00E45643"/>
    <w:rsid w:val="00E5413F"/>
    <w:rsid w:val="00E5787B"/>
    <w:rsid w:val="00E57B26"/>
    <w:rsid w:val="00E623A8"/>
    <w:rsid w:val="00E63E33"/>
    <w:rsid w:val="00E6768E"/>
    <w:rsid w:val="00E7135B"/>
    <w:rsid w:val="00E72B3B"/>
    <w:rsid w:val="00E74517"/>
    <w:rsid w:val="00E765D9"/>
    <w:rsid w:val="00E77E04"/>
    <w:rsid w:val="00E86053"/>
    <w:rsid w:val="00E867CE"/>
    <w:rsid w:val="00E86D50"/>
    <w:rsid w:val="00E87710"/>
    <w:rsid w:val="00E90BBD"/>
    <w:rsid w:val="00E9324D"/>
    <w:rsid w:val="00E94A7F"/>
    <w:rsid w:val="00E956F4"/>
    <w:rsid w:val="00E9597B"/>
    <w:rsid w:val="00E966DE"/>
    <w:rsid w:val="00E97114"/>
    <w:rsid w:val="00E9777F"/>
    <w:rsid w:val="00E9786F"/>
    <w:rsid w:val="00EA2657"/>
    <w:rsid w:val="00EB1BFE"/>
    <w:rsid w:val="00EB1FB9"/>
    <w:rsid w:val="00EB45FA"/>
    <w:rsid w:val="00EB7447"/>
    <w:rsid w:val="00EB7BAC"/>
    <w:rsid w:val="00EC0C42"/>
    <w:rsid w:val="00EC216F"/>
    <w:rsid w:val="00EC44E9"/>
    <w:rsid w:val="00EC4679"/>
    <w:rsid w:val="00EC6D8C"/>
    <w:rsid w:val="00EC7D84"/>
    <w:rsid w:val="00ED15EE"/>
    <w:rsid w:val="00ED337A"/>
    <w:rsid w:val="00ED4483"/>
    <w:rsid w:val="00ED4D1D"/>
    <w:rsid w:val="00EE09E0"/>
    <w:rsid w:val="00EE0C80"/>
    <w:rsid w:val="00EE1847"/>
    <w:rsid w:val="00EE399F"/>
    <w:rsid w:val="00EE529E"/>
    <w:rsid w:val="00EE708B"/>
    <w:rsid w:val="00EF06C2"/>
    <w:rsid w:val="00EF1E32"/>
    <w:rsid w:val="00EF2B69"/>
    <w:rsid w:val="00EF5CBE"/>
    <w:rsid w:val="00EF5E35"/>
    <w:rsid w:val="00EF5FE2"/>
    <w:rsid w:val="00EF723D"/>
    <w:rsid w:val="00EF7BEC"/>
    <w:rsid w:val="00F01178"/>
    <w:rsid w:val="00F03B81"/>
    <w:rsid w:val="00F04E02"/>
    <w:rsid w:val="00F04FE9"/>
    <w:rsid w:val="00F058C3"/>
    <w:rsid w:val="00F05C74"/>
    <w:rsid w:val="00F07445"/>
    <w:rsid w:val="00F0774A"/>
    <w:rsid w:val="00F11137"/>
    <w:rsid w:val="00F1140F"/>
    <w:rsid w:val="00F120F9"/>
    <w:rsid w:val="00F1505A"/>
    <w:rsid w:val="00F16A82"/>
    <w:rsid w:val="00F20310"/>
    <w:rsid w:val="00F21FF6"/>
    <w:rsid w:val="00F23905"/>
    <w:rsid w:val="00F24B34"/>
    <w:rsid w:val="00F265B9"/>
    <w:rsid w:val="00F26933"/>
    <w:rsid w:val="00F31129"/>
    <w:rsid w:val="00F32D07"/>
    <w:rsid w:val="00F33778"/>
    <w:rsid w:val="00F35CA2"/>
    <w:rsid w:val="00F40B56"/>
    <w:rsid w:val="00F41D4F"/>
    <w:rsid w:val="00F46B60"/>
    <w:rsid w:val="00F52F28"/>
    <w:rsid w:val="00F5520E"/>
    <w:rsid w:val="00F55286"/>
    <w:rsid w:val="00F620FC"/>
    <w:rsid w:val="00F632B4"/>
    <w:rsid w:val="00F6564D"/>
    <w:rsid w:val="00F66FD4"/>
    <w:rsid w:val="00F70AB8"/>
    <w:rsid w:val="00F725E6"/>
    <w:rsid w:val="00F815C2"/>
    <w:rsid w:val="00F829FD"/>
    <w:rsid w:val="00F83E31"/>
    <w:rsid w:val="00F8677F"/>
    <w:rsid w:val="00F90383"/>
    <w:rsid w:val="00F90AA3"/>
    <w:rsid w:val="00F9209F"/>
    <w:rsid w:val="00F94674"/>
    <w:rsid w:val="00F94B35"/>
    <w:rsid w:val="00FA0F40"/>
    <w:rsid w:val="00FA10D0"/>
    <w:rsid w:val="00FA3ADC"/>
    <w:rsid w:val="00FA4032"/>
    <w:rsid w:val="00FA4C3A"/>
    <w:rsid w:val="00FA5BEA"/>
    <w:rsid w:val="00FA5DA2"/>
    <w:rsid w:val="00FA7FAC"/>
    <w:rsid w:val="00FB2507"/>
    <w:rsid w:val="00FB277A"/>
    <w:rsid w:val="00FB3CA0"/>
    <w:rsid w:val="00FB62E5"/>
    <w:rsid w:val="00FB63E9"/>
    <w:rsid w:val="00FC0AE5"/>
    <w:rsid w:val="00FC10CC"/>
    <w:rsid w:val="00FC23FB"/>
    <w:rsid w:val="00FC30B8"/>
    <w:rsid w:val="00FC40F4"/>
    <w:rsid w:val="00FC6A20"/>
    <w:rsid w:val="00FD0869"/>
    <w:rsid w:val="00FD0B51"/>
    <w:rsid w:val="00FD3D44"/>
    <w:rsid w:val="00FD4C10"/>
    <w:rsid w:val="00FD6E5A"/>
    <w:rsid w:val="00FE505C"/>
    <w:rsid w:val="00FF0DF7"/>
    <w:rsid w:val="00FF0E03"/>
    <w:rsid w:val="00FF4E5D"/>
    <w:rsid w:val="00FF5206"/>
    <w:rsid w:val="00FF7E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C44356"/>
  <w15:docId w15:val="{63492807-AD61-4B12-B6AC-674890E3CE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="Arial" w:hAnsi="Arial" w:cs="Arial"/>
        <w:sz w:val="17"/>
        <w:szCs w:val="17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uiPriority w:val="9"/>
    <w:qFormat/>
    <w:pPr>
      <w:outlineLvl w:val="0"/>
    </w:pPr>
    <w:rPr>
      <w:color w:val="2E74B5"/>
      <w:sz w:val="32"/>
      <w:szCs w:val="32"/>
    </w:rPr>
  </w:style>
  <w:style w:type="paragraph" w:styleId="Heading2">
    <w:name w:val="heading 2"/>
    <w:uiPriority w:val="9"/>
    <w:unhideWhenUsed/>
    <w:qFormat/>
    <w:pPr>
      <w:outlineLvl w:val="1"/>
    </w:pPr>
    <w:rPr>
      <w:color w:val="2E74B5"/>
      <w:sz w:val="26"/>
      <w:szCs w:val="26"/>
    </w:rPr>
  </w:style>
  <w:style w:type="paragraph" w:styleId="Heading3">
    <w:name w:val="heading 3"/>
    <w:uiPriority w:val="9"/>
    <w:unhideWhenUsed/>
    <w:qFormat/>
    <w:pPr>
      <w:outlineLvl w:val="2"/>
    </w:pPr>
    <w:rPr>
      <w:color w:val="1F4D78"/>
      <w:sz w:val="24"/>
      <w:szCs w:val="24"/>
    </w:rPr>
  </w:style>
  <w:style w:type="paragraph" w:styleId="Heading4">
    <w:name w:val="heading 4"/>
    <w:uiPriority w:val="9"/>
    <w:semiHidden/>
    <w:unhideWhenUsed/>
    <w:qFormat/>
    <w:pPr>
      <w:outlineLvl w:val="3"/>
    </w:pPr>
    <w:rPr>
      <w:i/>
      <w:iCs/>
      <w:color w:val="2E74B5"/>
    </w:rPr>
  </w:style>
  <w:style w:type="paragraph" w:styleId="Heading5">
    <w:name w:val="heading 5"/>
    <w:uiPriority w:val="9"/>
    <w:semiHidden/>
    <w:unhideWhenUsed/>
    <w:qFormat/>
    <w:pPr>
      <w:outlineLvl w:val="4"/>
    </w:pPr>
    <w:rPr>
      <w:color w:val="2E74B5"/>
    </w:rPr>
  </w:style>
  <w:style w:type="paragraph" w:styleId="Heading6">
    <w:name w:val="heading 6"/>
    <w:uiPriority w:val="9"/>
    <w:semiHidden/>
    <w:unhideWhenUsed/>
    <w:qFormat/>
    <w:pPr>
      <w:outlineLvl w:val="5"/>
    </w:pPr>
    <w:rPr>
      <w:color w:val="1F4D78"/>
    </w:rPr>
  </w:style>
  <w:style w:type="paragraph" w:styleId="Heading7">
    <w:name w:val="heading 7"/>
    <w:basedOn w:val="Normal"/>
    <w:next w:val="Normal"/>
    <w:link w:val="Heading7Char"/>
    <w:uiPriority w:val="9"/>
    <w:qFormat/>
    <w:rsid w:val="006D1051"/>
    <w:pPr>
      <w:keepNext/>
      <w:keepLines/>
      <w:suppressAutoHyphens/>
      <w:autoSpaceDN w:val="0"/>
      <w:spacing w:before="40" w:line="276" w:lineRule="auto"/>
      <w:outlineLvl w:val="6"/>
    </w:pPr>
    <w:rPr>
      <w:rFonts w:eastAsia="Times New Roman" w:cs="Times New Roman"/>
      <w:color w:val="595959"/>
      <w:kern w:val="3"/>
      <w:sz w:val="22"/>
      <w:szCs w:val="24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qFormat/>
    <w:rsid w:val="006D1051"/>
    <w:pPr>
      <w:keepNext/>
      <w:keepLines/>
      <w:suppressAutoHyphens/>
      <w:autoSpaceDN w:val="0"/>
      <w:spacing w:line="276" w:lineRule="auto"/>
      <w:outlineLvl w:val="7"/>
    </w:pPr>
    <w:rPr>
      <w:rFonts w:eastAsia="Times New Roman" w:cs="Times New Roman"/>
      <w:i/>
      <w:iCs/>
      <w:color w:val="272727"/>
      <w:kern w:val="3"/>
      <w:sz w:val="22"/>
      <w:szCs w:val="24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qFormat/>
    <w:rsid w:val="006D1051"/>
    <w:pPr>
      <w:keepNext/>
      <w:keepLines/>
      <w:suppressAutoHyphens/>
      <w:autoSpaceDN w:val="0"/>
      <w:spacing w:line="276" w:lineRule="auto"/>
      <w:outlineLvl w:val="8"/>
    </w:pPr>
    <w:rPr>
      <w:rFonts w:eastAsia="Times New Roman" w:cs="Times New Roman"/>
      <w:color w:val="272727"/>
      <w:kern w:val="3"/>
      <w:sz w:val="22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uiPriority w:val="10"/>
    <w:qFormat/>
    <w:rPr>
      <w:sz w:val="56"/>
      <w:szCs w:val="56"/>
    </w:rPr>
  </w:style>
  <w:style w:type="paragraph" w:customStyle="1" w:styleId="Strong1">
    <w:name w:val="Strong1"/>
    <w:qFormat/>
    <w:rPr>
      <w:b/>
      <w:bCs/>
    </w:rPr>
  </w:style>
  <w:style w:type="paragraph" w:styleId="ListParagraph">
    <w:name w:val="List Paragraph"/>
    <w:qFormat/>
  </w:style>
  <w:style w:type="character" w:styleId="Hyperlink">
    <w:name w:val="Hyperlink"/>
    <w:uiPriority w:val="99"/>
    <w:unhideWhenUsed/>
    <w:rPr>
      <w:color w:val="0563C1"/>
      <w:u w:val="single"/>
    </w:rPr>
  </w:style>
  <w:style w:type="character" w:styleId="FootnoteReference">
    <w:name w:val="footnote reference"/>
    <w:uiPriority w:val="99"/>
    <w:semiHidden/>
    <w:unhideWhenUsed/>
    <w:rPr>
      <w:vertAlign w:val="superscript"/>
    </w:rPr>
  </w:style>
  <w:style w:type="paragraph" w:styleId="FootnoteText">
    <w:name w:val="footnote text"/>
    <w:link w:val="FootnoteTextChar"/>
    <w:uiPriority w:val="99"/>
    <w:semiHidden/>
    <w:unhideWhenUsed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unhideWhenUsed/>
    <w:rPr>
      <w:sz w:val="20"/>
      <w:szCs w:val="20"/>
    </w:rPr>
  </w:style>
  <w:style w:type="table" w:styleId="TableGrid">
    <w:name w:val="Table Grid"/>
    <w:basedOn w:val="TableNormal"/>
    <w:uiPriority w:val="39"/>
    <w:rsid w:val="0078279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80F6B"/>
    <w:pPr>
      <w:jc w:val="center"/>
    </w:pPr>
    <w:rPr>
      <w:noProof/>
      <w:sz w:val="1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0F6B"/>
    <w:rPr>
      <w:noProof/>
      <w:sz w:val="16"/>
    </w:rPr>
  </w:style>
  <w:style w:type="paragraph" w:customStyle="1" w:styleId="EndNoteBibliography">
    <w:name w:val="EndNote Bibliography"/>
    <w:basedOn w:val="Normal"/>
    <w:link w:val="EndNoteBibliographyChar"/>
    <w:rsid w:val="00180F6B"/>
    <w:rPr>
      <w:noProof/>
      <w:sz w:val="16"/>
    </w:rPr>
  </w:style>
  <w:style w:type="character" w:customStyle="1" w:styleId="EndNoteBibliographyChar">
    <w:name w:val="EndNote Bibliography Char"/>
    <w:basedOn w:val="DefaultParagraphFont"/>
    <w:link w:val="EndNoteBibliography"/>
    <w:rsid w:val="00180F6B"/>
    <w:rPr>
      <w:noProof/>
      <w:sz w:val="16"/>
    </w:rPr>
  </w:style>
  <w:style w:type="character" w:customStyle="1" w:styleId="Heading7Char">
    <w:name w:val="Heading 7 Char"/>
    <w:basedOn w:val="DefaultParagraphFont"/>
    <w:link w:val="Heading7"/>
    <w:uiPriority w:val="9"/>
    <w:rsid w:val="006D1051"/>
    <w:rPr>
      <w:rFonts w:eastAsia="Times New Roman" w:cs="Times New Roman"/>
      <w:color w:val="595959"/>
      <w:kern w:val="3"/>
      <w:sz w:val="22"/>
      <w:szCs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rsid w:val="006D1051"/>
    <w:rPr>
      <w:rFonts w:eastAsia="Times New Roman" w:cs="Times New Roman"/>
      <w:i/>
      <w:iCs/>
      <w:color w:val="272727"/>
      <w:kern w:val="3"/>
      <w:sz w:val="22"/>
      <w:szCs w:val="24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rsid w:val="006D1051"/>
    <w:rPr>
      <w:rFonts w:eastAsia="Times New Roman" w:cs="Times New Roman"/>
      <w:color w:val="272727"/>
      <w:kern w:val="3"/>
      <w:sz w:val="22"/>
      <w:szCs w:val="24"/>
      <w:lang w:eastAsia="en-US"/>
    </w:rPr>
  </w:style>
  <w:style w:type="numbering" w:customStyle="1" w:styleId="NoList1">
    <w:name w:val="No List1"/>
    <w:next w:val="NoList"/>
    <w:uiPriority w:val="99"/>
    <w:semiHidden/>
    <w:unhideWhenUsed/>
    <w:rsid w:val="006D1051"/>
  </w:style>
  <w:style w:type="character" w:customStyle="1" w:styleId="Heading1Char">
    <w:name w:val="Heading 1 Char"/>
    <w:basedOn w:val="DefaultParagraphFont"/>
    <w:uiPriority w:val="9"/>
    <w:rsid w:val="006D1051"/>
    <w:rPr>
      <w:rFonts w:ascii="Aptos Display" w:eastAsia="Times New Roman" w:hAnsi="Aptos Display" w:cs="Times New Roman"/>
      <w:color w:val="0F4761"/>
      <w:sz w:val="40"/>
      <w:szCs w:val="40"/>
    </w:rPr>
  </w:style>
  <w:style w:type="character" w:customStyle="1" w:styleId="Heading2Char">
    <w:name w:val="Heading 2 Char"/>
    <w:basedOn w:val="DefaultParagraphFont"/>
    <w:uiPriority w:val="9"/>
    <w:rsid w:val="006D1051"/>
    <w:rPr>
      <w:rFonts w:ascii="Aptos Display" w:eastAsia="Times New Roman" w:hAnsi="Aptos Display" w:cs="Times New Roman"/>
      <w:color w:val="0F4761"/>
      <w:sz w:val="32"/>
      <w:szCs w:val="32"/>
    </w:rPr>
  </w:style>
  <w:style w:type="character" w:customStyle="1" w:styleId="Heading3Char">
    <w:name w:val="Heading 3 Char"/>
    <w:basedOn w:val="DefaultParagraphFont"/>
    <w:uiPriority w:val="9"/>
    <w:rsid w:val="006D1051"/>
    <w:rPr>
      <w:rFonts w:eastAsia="Times New Roman" w:cs="Times New Roman"/>
      <w:color w:val="0F4761"/>
      <w:sz w:val="28"/>
      <w:szCs w:val="28"/>
    </w:rPr>
  </w:style>
  <w:style w:type="character" w:customStyle="1" w:styleId="Heading4Char">
    <w:name w:val="Heading 4 Char"/>
    <w:basedOn w:val="DefaultParagraphFont"/>
    <w:uiPriority w:val="9"/>
    <w:rsid w:val="006D1051"/>
    <w:rPr>
      <w:rFonts w:eastAsia="Times New Roman" w:cs="Times New Roman"/>
      <w:i/>
      <w:iCs/>
      <w:color w:val="0F4761"/>
    </w:rPr>
  </w:style>
  <w:style w:type="character" w:customStyle="1" w:styleId="Heading5Char">
    <w:name w:val="Heading 5 Char"/>
    <w:basedOn w:val="DefaultParagraphFont"/>
    <w:uiPriority w:val="9"/>
    <w:rsid w:val="006D1051"/>
    <w:rPr>
      <w:rFonts w:eastAsia="Times New Roman" w:cs="Times New Roman"/>
      <w:color w:val="0F4761"/>
    </w:rPr>
  </w:style>
  <w:style w:type="character" w:customStyle="1" w:styleId="Heading6Char">
    <w:name w:val="Heading 6 Char"/>
    <w:basedOn w:val="DefaultParagraphFont"/>
    <w:uiPriority w:val="9"/>
    <w:rsid w:val="006D1051"/>
    <w:rPr>
      <w:rFonts w:eastAsia="Times New Roman" w:cs="Times New Roman"/>
      <w:i/>
      <w:iCs/>
      <w:color w:val="595959"/>
    </w:rPr>
  </w:style>
  <w:style w:type="character" w:customStyle="1" w:styleId="TitleChar">
    <w:name w:val="Title Char"/>
    <w:basedOn w:val="DefaultParagraphFont"/>
    <w:uiPriority w:val="10"/>
    <w:rsid w:val="006D1051"/>
    <w:rPr>
      <w:rFonts w:ascii="Aptos Display" w:eastAsia="Times New Roman" w:hAnsi="Aptos Display" w:cs="Times New Roman"/>
      <w:spacing w:val="-10"/>
      <w:kern w:val="3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D1051"/>
    <w:pPr>
      <w:suppressAutoHyphens/>
      <w:autoSpaceDN w:val="0"/>
      <w:spacing w:after="160" w:line="276" w:lineRule="auto"/>
    </w:pPr>
    <w:rPr>
      <w:rFonts w:eastAsia="Times New Roman" w:cs="Times New Roman"/>
      <w:color w:val="595959"/>
      <w:spacing w:val="15"/>
      <w:kern w:val="3"/>
      <w:sz w:val="28"/>
      <w:szCs w:val="28"/>
      <w:lang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6D1051"/>
    <w:rPr>
      <w:rFonts w:eastAsia="Times New Roman" w:cs="Times New Roman"/>
      <w:color w:val="595959"/>
      <w:spacing w:val="15"/>
      <w:kern w:val="3"/>
      <w:sz w:val="28"/>
      <w:szCs w:val="28"/>
      <w:lang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6D1051"/>
    <w:pPr>
      <w:suppressAutoHyphens/>
      <w:autoSpaceDN w:val="0"/>
      <w:spacing w:before="160" w:after="160" w:line="276" w:lineRule="auto"/>
      <w:jc w:val="center"/>
    </w:pPr>
    <w:rPr>
      <w:rFonts w:eastAsia="Aptos" w:cs="Times New Roman"/>
      <w:i/>
      <w:iCs/>
      <w:color w:val="404040"/>
      <w:kern w:val="3"/>
      <w:sz w:val="22"/>
      <w:szCs w:val="24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6D1051"/>
    <w:rPr>
      <w:rFonts w:eastAsia="Aptos" w:cs="Times New Roman"/>
      <w:i/>
      <w:iCs/>
      <w:color w:val="404040"/>
      <w:kern w:val="3"/>
      <w:sz w:val="22"/>
      <w:szCs w:val="24"/>
      <w:lang w:eastAsia="en-US"/>
    </w:rPr>
  </w:style>
  <w:style w:type="character" w:styleId="IntenseEmphasis">
    <w:name w:val="Intense Emphasis"/>
    <w:basedOn w:val="DefaultParagraphFont"/>
    <w:uiPriority w:val="21"/>
    <w:qFormat/>
    <w:rsid w:val="006D1051"/>
    <w:rPr>
      <w:i/>
      <w:iCs/>
      <w:color w:val="0F476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D1051"/>
    <w:pPr>
      <w:pBdr>
        <w:top w:val="single" w:sz="4" w:space="10" w:color="0F4761"/>
        <w:bottom w:val="single" w:sz="4" w:space="10" w:color="0F4761"/>
      </w:pBdr>
      <w:suppressAutoHyphens/>
      <w:autoSpaceDN w:val="0"/>
      <w:spacing w:before="360" w:after="360" w:line="276" w:lineRule="auto"/>
      <w:ind w:left="864" w:right="864"/>
      <w:jc w:val="center"/>
    </w:pPr>
    <w:rPr>
      <w:rFonts w:eastAsia="Aptos" w:cs="Times New Roman"/>
      <w:i/>
      <w:iCs/>
      <w:color w:val="0F4761"/>
      <w:kern w:val="3"/>
      <w:sz w:val="22"/>
      <w:szCs w:val="24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D1051"/>
    <w:rPr>
      <w:rFonts w:eastAsia="Aptos" w:cs="Times New Roman"/>
      <w:i/>
      <w:iCs/>
      <w:color w:val="0F4761"/>
      <w:kern w:val="3"/>
      <w:sz w:val="22"/>
      <w:szCs w:val="24"/>
      <w:lang w:eastAsia="en-US"/>
    </w:rPr>
  </w:style>
  <w:style w:type="character" w:styleId="IntenseReference">
    <w:name w:val="Intense Reference"/>
    <w:basedOn w:val="DefaultParagraphFont"/>
    <w:uiPriority w:val="32"/>
    <w:qFormat/>
    <w:rsid w:val="006D1051"/>
    <w:rPr>
      <w:b/>
      <w:bCs/>
      <w:smallCaps/>
      <w:color w:val="0F4761"/>
      <w:spacing w:val="5"/>
    </w:rPr>
  </w:style>
  <w:style w:type="paragraph" w:styleId="Header">
    <w:name w:val="header"/>
    <w:basedOn w:val="Normal"/>
    <w:link w:val="HeaderChar"/>
    <w:uiPriority w:val="99"/>
    <w:rsid w:val="006D1051"/>
    <w:pPr>
      <w:tabs>
        <w:tab w:val="center" w:pos="4513"/>
        <w:tab w:val="right" w:pos="9026"/>
      </w:tabs>
      <w:suppressAutoHyphens/>
      <w:autoSpaceDN w:val="0"/>
    </w:pPr>
    <w:rPr>
      <w:rFonts w:eastAsia="Aptos" w:cs="Times New Roman"/>
      <w:kern w:val="3"/>
      <w:sz w:val="22"/>
      <w:szCs w:val="24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6D1051"/>
    <w:rPr>
      <w:rFonts w:eastAsia="Aptos" w:cs="Times New Roman"/>
      <w:kern w:val="3"/>
      <w:sz w:val="22"/>
      <w:szCs w:val="24"/>
      <w:lang w:eastAsia="en-US"/>
    </w:rPr>
  </w:style>
  <w:style w:type="paragraph" w:styleId="Footer">
    <w:name w:val="footer"/>
    <w:basedOn w:val="Normal"/>
    <w:link w:val="FooterChar"/>
    <w:uiPriority w:val="99"/>
    <w:rsid w:val="006D1051"/>
    <w:pPr>
      <w:tabs>
        <w:tab w:val="center" w:pos="4513"/>
        <w:tab w:val="right" w:pos="9026"/>
      </w:tabs>
      <w:suppressAutoHyphens/>
      <w:autoSpaceDN w:val="0"/>
    </w:pPr>
    <w:rPr>
      <w:rFonts w:eastAsia="Aptos" w:cs="Times New Roman"/>
      <w:kern w:val="3"/>
      <w:sz w:val="22"/>
      <w:szCs w:val="24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6D1051"/>
    <w:rPr>
      <w:rFonts w:eastAsia="Aptos" w:cs="Times New Roman"/>
      <w:kern w:val="3"/>
      <w:sz w:val="22"/>
      <w:szCs w:val="24"/>
      <w:lang w:eastAsia="en-US"/>
    </w:rPr>
  </w:style>
  <w:style w:type="character" w:styleId="UnresolvedMention">
    <w:name w:val="Unresolved Mention"/>
    <w:basedOn w:val="DefaultParagraphFont"/>
    <w:uiPriority w:val="99"/>
    <w:rsid w:val="006D105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rsid w:val="006D1051"/>
    <w:rPr>
      <w:color w:val="96607D"/>
      <w:u w:val="single"/>
    </w:rPr>
  </w:style>
  <w:style w:type="paragraph" w:styleId="NormalWeb">
    <w:name w:val="Normal (Web)"/>
    <w:basedOn w:val="Normal"/>
    <w:uiPriority w:val="99"/>
    <w:semiHidden/>
    <w:unhideWhenUsed/>
    <w:rsid w:val="006D1051"/>
    <w:pPr>
      <w:suppressAutoHyphens/>
      <w:autoSpaceDN w:val="0"/>
      <w:spacing w:after="160" w:line="276" w:lineRule="auto"/>
    </w:pPr>
    <w:rPr>
      <w:rFonts w:ascii="Times New Roman" w:eastAsia="Aptos" w:hAnsi="Times New Roman" w:cs="Times New Roman"/>
      <w:kern w:val="3"/>
      <w:sz w:val="22"/>
      <w:szCs w:val="24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6D1051"/>
    <w:pPr>
      <w:suppressAutoHyphens/>
      <w:autoSpaceDN w:val="0"/>
      <w:spacing w:after="200"/>
    </w:pPr>
    <w:rPr>
      <w:rFonts w:eastAsia="Aptos" w:cs="Times New Roman"/>
      <w:i/>
      <w:iCs/>
      <w:color w:val="0E2841" w:themeColor="text2"/>
      <w:kern w:val="3"/>
      <w:sz w:val="18"/>
      <w:szCs w:val="18"/>
      <w:lang w:eastAsia="en-US"/>
    </w:rPr>
  </w:style>
  <w:style w:type="table" w:styleId="GridTable1Light">
    <w:name w:val="Grid Table 1 Light"/>
    <w:basedOn w:val="TableNormal"/>
    <w:uiPriority w:val="46"/>
    <w:rsid w:val="006D1051"/>
    <w:pPr>
      <w:autoSpaceDN w:val="0"/>
    </w:pPr>
    <w:rPr>
      <w:rFonts w:ascii="Aptos" w:eastAsia="Aptos" w:hAnsi="Aptos" w:cs="Times New Roman"/>
      <w:kern w:val="3"/>
      <w:sz w:val="24"/>
      <w:szCs w:val="24"/>
      <w:lang w:eastAsia="en-US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leGrid1">
    <w:name w:val="Table Grid1"/>
    <w:basedOn w:val="TableNormal"/>
    <w:next w:val="TableGrid"/>
    <w:uiPriority w:val="39"/>
    <w:rsid w:val="006D1051"/>
    <w:pPr>
      <w:autoSpaceDN w:val="0"/>
    </w:pPr>
    <w:rPr>
      <w:rFonts w:ascii="Aptos" w:eastAsia="Aptos" w:hAnsi="Aptos" w:cs="Times New Roman"/>
      <w:kern w:val="3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6D1051"/>
    <w:rPr>
      <w:rFonts w:asciiTheme="minorHAnsi" w:eastAsiaTheme="minorHAnsi" w:hAnsiTheme="minorHAnsi" w:cstheme="minorBidi"/>
      <w:kern w:val="2"/>
      <w:sz w:val="24"/>
      <w:szCs w:val="24"/>
      <w:lang w:eastAsia="en-US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rsid w:val="006D1051"/>
    <w:pPr>
      <w:autoSpaceDN w:val="0"/>
    </w:pPr>
    <w:rPr>
      <w:rFonts w:ascii="Aptos" w:eastAsia="Aptos" w:hAnsi="Aptos" w:cs="Times New Roman"/>
      <w:kern w:val="3"/>
      <w:sz w:val="24"/>
      <w:szCs w:val="24"/>
      <w:lang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D10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1051"/>
    <w:pPr>
      <w:suppressAutoHyphens/>
      <w:autoSpaceDN w:val="0"/>
      <w:spacing w:after="160"/>
    </w:pPr>
    <w:rPr>
      <w:rFonts w:eastAsia="Aptos" w:cs="Times New Roman"/>
      <w:kern w:val="3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1051"/>
    <w:rPr>
      <w:rFonts w:eastAsia="Aptos" w:cs="Times New Roman"/>
      <w:kern w:val="3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10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1051"/>
    <w:rPr>
      <w:rFonts w:eastAsia="Aptos" w:cs="Times New Roman"/>
      <w:b/>
      <w:bCs/>
      <w:kern w:val="3"/>
      <w:sz w:val="20"/>
      <w:szCs w:val="20"/>
      <w:lang w:eastAsia="en-US"/>
    </w:rPr>
  </w:style>
  <w:style w:type="table" w:customStyle="1" w:styleId="TableGrid2">
    <w:name w:val="Table Grid2"/>
    <w:basedOn w:val="TableNormal"/>
    <w:next w:val="TableGrid"/>
    <w:uiPriority w:val="39"/>
    <w:rsid w:val="006D1051"/>
    <w:rPr>
      <w:rFonts w:ascii="Aptos" w:eastAsia="Aptos" w:hAnsi="Aptos" w:cs="Times New Roman"/>
      <w:kern w:val="2"/>
      <w:sz w:val="22"/>
      <w:szCs w:val="22"/>
      <w:lang w:eastAsia="en-US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">
    <w:name w:val="No List11"/>
    <w:next w:val="NoList"/>
    <w:uiPriority w:val="99"/>
    <w:semiHidden/>
    <w:unhideWhenUsed/>
    <w:rsid w:val="006D1051"/>
  </w:style>
  <w:style w:type="paragraph" w:customStyle="1" w:styleId="msonormal0">
    <w:name w:val="msonormal"/>
    <w:basedOn w:val="Normal"/>
    <w:rsid w:val="006D105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ont0">
    <w:name w:val="font0"/>
    <w:basedOn w:val="Normal"/>
    <w:rsid w:val="006D1051"/>
    <w:pPr>
      <w:spacing w:before="100" w:beforeAutospacing="1" w:after="100" w:afterAutospacing="1"/>
    </w:pPr>
    <w:rPr>
      <w:rFonts w:ascii="Aptos Narrow" w:eastAsia="Times New Roman" w:hAnsi="Aptos Narrow" w:cs="Times New Roman"/>
      <w:color w:val="000000"/>
      <w:sz w:val="22"/>
      <w:szCs w:val="22"/>
    </w:rPr>
  </w:style>
  <w:style w:type="paragraph" w:customStyle="1" w:styleId="font5">
    <w:name w:val="font5"/>
    <w:basedOn w:val="Normal"/>
    <w:rsid w:val="006D1051"/>
    <w:pPr>
      <w:spacing w:before="100" w:beforeAutospacing="1" w:after="100" w:afterAutospacing="1"/>
    </w:pPr>
    <w:rPr>
      <w:rFonts w:ascii="Aptos Narrow" w:eastAsia="Times New Roman" w:hAnsi="Aptos Narrow" w:cs="Times New Roman"/>
      <w:b/>
      <w:bCs/>
      <w:color w:val="000000"/>
      <w:sz w:val="22"/>
      <w:szCs w:val="22"/>
    </w:rPr>
  </w:style>
  <w:style w:type="paragraph" w:customStyle="1" w:styleId="font6">
    <w:name w:val="font6"/>
    <w:basedOn w:val="Normal"/>
    <w:rsid w:val="006D1051"/>
    <w:pPr>
      <w:spacing w:before="100" w:beforeAutospacing="1" w:after="100" w:afterAutospacing="1"/>
    </w:pPr>
    <w:rPr>
      <w:rFonts w:ascii="Aptos Narrow" w:eastAsia="Times New Roman" w:hAnsi="Aptos Narrow" w:cs="Times New Roman"/>
      <w:color w:val="000000"/>
      <w:sz w:val="22"/>
      <w:szCs w:val="22"/>
    </w:rPr>
  </w:style>
  <w:style w:type="paragraph" w:customStyle="1" w:styleId="font7">
    <w:name w:val="font7"/>
    <w:basedOn w:val="Normal"/>
    <w:rsid w:val="006D1051"/>
    <w:pPr>
      <w:spacing w:before="100" w:beforeAutospacing="1" w:after="100" w:afterAutospacing="1"/>
    </w:pPr>
    <w:rPr>
      <w:rFonts w:ascii="Aptos Narrow" w:eastAsia="Times New Roman" w:hAnsi="Aptos Narrow" w:cs="Times New Roman"/>
      <w:b/>
      <w:bCs/>
      <w:color w:val="000000"/>
      <w:sz w:val="22"/>
      <w:szCs w:val="22"/>
    </w:rPr>
  </w:style>
  <w:style w:type="paragraph" w:customStyle="1" w:styleId="font8">
    <w:name w:val="font8"/>
    <w:basedOn w:val="Normal"/>
    <w:rsid w:val="006D1051"/>
    <w:pPr>
      <w:spacing w:before="100" w:beforeAutospacing="1" w:after="100" w:afterAutospacing="1"/>
    </w:pPr>
    <w:rPr>
      <w:rFonts w:ascii="Aptos Narrow" w:eastAsia="Times New Roman" w:hAnsi="Aptos Narrow" w:cs="Times New Roman"/>
      <w:i/>
      <w:iCs/>
      <w:color w:val="000000"/>
      <w:sz w:val="22"/>
      <w:szCs w:val="22"/>
    </w:rPr>
  </w:style>
  <w:style w:type="paragraph" w:customStyle="1" w:styleId="xl65">
    <w:name w:val="xl65"/>
    <w:basedOn w:val="Normal"/>
    <w:rsid w:val="006D1051"/>
    <w:pPr>
      <w:pBdr>
        <w:top w:val="single" w:sz="4" w:space="0" w:color="0F9ED5"/>
      </w:pBdr>
      <w:shd w:val="clear" w:color="0F9ED5" w:fill="0F9ED5"/>
      <w:spacing w:before="100" w:beforeAutospacing="1" w:after="100" w:afterAutospacing="1"/>
    </w:pPr>
    <w:rPr>
      <w:rFonts w:ascii="Times New Roman" w:eastAsia="Times New Roman" w:hAnsi="Times New Roman" w:cs="Times New Roman"/>
      <w:b/>
      <w:bCs/>
      <w:color w:val="FFFFFF"/>
      <w:sz w:val="24"/>
      <w:szCs w:val="24"/>
    </w:rPr>
  </w:style>
  <w:style w:type="paragraph" w:customStyle="1" w:styleId="xl66">
    <w:name w:val="xl66"/>
    <w:basedOn w:val="Normal"/>
    <w:rsid w:val="006D1051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hd w:val="clear" w:color="0F9ED5" w:fill="0F9ED5"/>
      <w:spacing w:before="100" w:beforeAutospacing="1" w:after="100" w:afterAutospacing="1"/>
    </w:pPr>
    <w:rPr>
      <w:rFonts w:ascii="Times New Roman" w:eastAsia="Times New Roman" w:hAnsi="Times New Roman" w:cs="Times New Roman"/>
      <w:b/>
      <w:bCs/>
      <w:color w:val="FFFFFF"/>
      <w:sz w:val="24"/>
      <w:szCs w:val="24"/>
    </w:rPr>
  </w:style>
  <w:style w:type="paragraph" w:customStyle="1" w:styleId="xl67">
    <w:name w:val="xl67"/>
    <w:basedOn w:val="Normal"/>
    <w:rsid w:val="006D1051"/>
    <w:pPr>
      <w:pBdr>
        <w:top w:val="single" w:sz="4" w:space="0" w:color="0F9ED5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6D1051"/>
    <w:pPr>
      <w:pBdr>
        <w:top w:val="single" w:sz="4" w:space="0" w:color="0F9ED5"/>
      </w:pBdr>
      <w:spacing w:before="100" w:beforeAutospacing="1" w:after="100" w:afterAutospacing="1"/>
    </w:pPr>
    <w:rPr>
      <w:rFonts w:ascii="Times New Roman" w:eastAsia="Times New Roman" w:hAnsi="Times New Roman" w:cs="Times New Roman"/>
      <w:color w:val="467886"/>
      <w:sz w:val="24"/>
      <w:szCs w:val="24"/>
      <w:u w:val="single"/>
    </w:rPr>
  </w:style>
  <w:style w:type="paragraph" w:customStyle="1" w:styleId="xl69">
    <w:name w:val="xl69"/>
    <w:basedOn w:val="Normal"/>
    <w:rsid w:val="006D1051"/>
    <w:pPr>
      <w:pBdr>
        <w:top w:val="single" w:sz="4" w:space="0" w:color="0F9ED5"/>
      </w:pBdr>
      <w:shd w:val="clear" w:color="000000" w:fill="D9D9D9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6D1051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hd w:val="clear" w:color="000000" w:fill="FFFFFF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6D1051"/>
    <w:pPr>
      <w:pBdr>
        <w:top w:val="single" w:sz="4" w:space="0" w:color="0F9ED5"/>
        <w:right w:val="single" w:sz="4" w:space="0" w:color="0F9ED5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6D1051"/>
    <w:pPr>
      <w:pBdr>
        <w:top w:val="single" w:sz="4" w:space="0" w:color="0F9ED5"/>
      </w:pBdr>
      <w:shd w:val="clear" w:color="000000" w:fill="FFFFFF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6D105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6D1051"/>
    <w:pPr>
      <w:pBdr>
        <w:top w:val="single" w:sz="4" w:space="0" w:color="0F9ED5"/>
      </w:pBdr>
      <w:spacing w:before="100" w:beforeAutospacing="1" w:after="100" w:afterAutospacing="1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xl75">
    <w:name w:val="xl75"/>
    <w:basedOn w:val="Normal"/>
    <w:rsid w:val="006D1051"/>
    <w:pPr>
      <w:pBdr>
        <w:top w:val="single" w:sz="4" w:space="0" w:color="0F9ED5"/>
      </w:pBd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6D1051"/>
    <w:pPr>
      <w:pBdr>
        <w:top w:val="single" w:sz="4" w:space="0" w:color="0F9ED5"/>
      </w:pBd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color w:val="467886"/>
      <w:sz w:val="24"/>
      <w:szCs w:val="24"/>
      <w:u w:val="single"/>
    </w:rPr>
  </w:style>
  <w:style w:type="paragraph" w:customStyle="1" w:styleId="xl77">
    <w:name w:val="xl77"/>
    <w:basedOn w:val="Normal"/>
    <w:rsid w:val="006D1051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8">
    <w:name w:val="xl78"/>
    <w:basedOn w:val="Normal"/>
    <w:rsid w:val="006D1051"/>
    <w:pPr>
      <w:pBdr>
        <w:top w:val="single" w:sz="4" w:space="0" w:color="0F9ED5"/>
        <w:right w:val="single" w:sz="4" w:space="0" w:color="0F9ED5"/>
      </w:pBd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9">
    <w:name w:val="xl79"/>
    <w:basedOn w:val="Normal"/>
    <w:rsid w:val="006D1051"/>
    <w:pP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Normal"/>
    <w:rsid w:val="006D1051"/>
    <w:pPr>
      <w:shd w:val="clear" w:color="000000" w:fill="D9D9D9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Normal"/>
    <w:rsid w:val="006D1051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2">
    <w:name w:val="xl82"/>
    <w:basedOn w:val="Normal"/>
    <w:rsid w:val="006D1051"/>
    <w:pPr>
      <w:pBdr>
        <w:top w:val="single" w:sz="4" w:space="0" w:color="0F9ED5"/>
      </w:pBd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xl83">
    <w:name w:val="xl83"/>
    <w:basedOn w:val="Normal"/>
    <w:rsid w:val="006D1051"/>
    <w:pPr>
      <w:pBdr>
        <w:top w:val="single" w:sz="4" w:space="0" w:color="A6C9EC"/>
        <w:left w:val="single" w:sz="4" w:space="0" w:color="A6C9EC"/>
        <w:right w:val="single" w:sz="4" w:space="0" w:color="A6C9EC"/>
      </w:pBd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4">
    <w:name w:val="xl84"/>
    <w:basedOn w:val="Normal"/>
    <w:rsid w:val="006D1051"/>
    <w:pPr>
      <w:spacing w:before="100" w:beforeAutospacing="1" w:after="100" w:afterAutospacing="1"/>
    </w:pPr>
    <w:rPr>
      <w:rFonts w:ascii="Times New Roman" w:eastAsia="Times New Roman" w:hAnsi="Times New Roman" w:cs="Times New Roman"/>
      <w:color w:val="467886"/>
      <w:sz w:val="24"/>
      <w:szCs w:val="24"/>
      <w:u w:val="single"/>
    </w:rPr>
  </w:style>
  <w:style w:type="paragraph" w:customStyle="1" w:styleId="xl85">
    <w:name w:val="xl85"/>
    <w:basedOn w:val="Normal"/>
    <w:rsid w:val="006D1051"/>
    <w:pPr>
      <w:pBdr>
        <w:top w:val="single" w:sz="4" w:space="0" w:color="0F9ED5"/>
        <w:bottom w:val="single" w:sz="4" w:space="0" w:color="0F9ED5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6">
    <w:name w:val="xl86"/>
    <w:basedOn w:val="Normal"/>
    <w:rsid w:val="006D1051"/>
    <w:pPr>
      <w:pBdr>
        <w:top w:val="single" w:sz="4" w:space="0" w:color="0F9ED5"/>
        <w:bottom w:val="single" w:sz="4" w:space="0" w:color="0F9ED5"/>
        <w:right w:val="single" w:sz="4" w:space="0" w:color="0F9ED5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7">
    <w:name w:val="xl87"/>
    <w:basedOn w:val="Normal"/>
    <w:rsid w:val="006D1051"/>
    <w:pPr>
      <w:shd w:val="clear" w:color="000000" w:fill="D9D9D9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8">
    <w:name w:val="xl88"/>
    <w:basedOn w:val="Normal"/>
    <w:rsid w:val="006D1051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9">
    <w:name w:val="xl89"/>
    <w:basedOn w:val="Normal"/>
    <w:rsid w:val="006D1051"/>
    <w:pPr>
      <w:pBdr>
        <w:left w:val="single" w:sz="4" w:space="0" w:color="A6C9EC"/>
        <w:right w:val="single" w:sz="4" w:space="0" w:color="A6C9EC"/>
      </w:pBdr>
      <w:shd w:val="clear" w:color="0F9ED5" w:fill="0F9ED5"/>
      <w:spacing w:before="100" w:beforeAutospacing="1" w:after="100" w:afterAutospacing="1"/>
    </w:pPr>
    <w:rPr>
      <w:rFonts w:ascii="Times New Roman" w:eastAsia="Times New Roman" w:hAnsi="Times New Roman" w:cs="Times New Roman"/>
      <w:b/>
      <w:bCs/>
      <w:color w:val="FFFFFF"/>
      <w:sz w:val="24"/>
      <w:szCs w:val="24"/>
    </w:rPr>
  </w:style>
  <w:style w:type="paragraph" w:customStyle="1" w:styleId="xl90">
    <w:name w:val="xl90"/>
    <w:basedOn w:val="Normal"/>
    <w:rsid w:val="006D1051"/>
    <w:pPr>
      <w:pBdr>
        <w:top w:val="single" w:sz="4" w:space="0" w:color="0F9ED5"/>
        <w:right w:val="single" w:sz="4" w:space="0" w:color="0F9ED5"/>
      </w:pBdr>
      <w:shd w:val="clear" w:color="000000" w:fill="FFFFFF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1">
    <w:name w:val="xl91"/>
    <w:basedOn w:val="Normal"/>
    <w:rsid w:val="006D1051"/>
    <w:pPr>
      <w:pBdr>
        <w:top w:val="single" w:sz="4" w:space="0" w:color="0F9ED5"/>
        <w:right w:val="single" w:sz="4" w:space="0" w:color="0F9ED5"/>
      </w:pBdr>
      <w:shd w:val="clear" w:color="000000" w:fill="FFFF00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2">
    <w:name w:val="xl92"/>
    <w:basedOn w:val="Normal"/>
    <w:rsid w:val="006D1051"/>
    <w:pP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color w:val="467886"/>
      <w:sz w:val="24"/>
      <w:szCs w:val="24"/>
      <w:u w:val="single"/>
    </w:rPr>
  </w:style>
  <w:style w:type="paragraph" w:customStyle="1" w:styleId="xl93">
    <w:name w:val="xl93"/>
    <w:basedOn w:val="Normal"/>
    <w:rsid w:val="006D1051"/>
    <w:pP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4">
    <w:name w:val="xl94"/>
    <w:basedOn w:val="Normal"/>
    <w:rsid w:val="006D1051"/>
    <w:pPr>
      <w:pBdr>
        <w:top w:val="single" w:sz="4" w:space="0" w:color="0F9ED5"/>
        <w:bottom w:val="single" w:sz="4" w:space="0" w:color="0F9ED5"/>
      </w:pBdr>
      <w:shd w:val="clear" w:color="000000" w:fill="DAE9F8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TableGrid3">
    <w:name w:val="Table Grid3"/>
    <w:basedOn w:val="TableNormal"/>
    <w:next w:val="TableGrid"/>
    <w:uiPriority w:val="39"/>
    <w:rsid w:val="006D1051"/>
    <w:rPr>
      <w:rFonts w:asciiTheme="minorHAnsi" w:eastAsiaTheme="minorHAnsi" w:hAnsiTheme="minorHAnsi" w:cstheme="minorBidi"/>
      <w:kern w:val="2"/>
      <w:sz w:val="24"/>
      <w:szCs w:val="24"/>
      <w:lang w:eastAsia="en-US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">
    <w:name w:val="No List2"/>
    <w:next w:val="NoList"/>
    <w:uiPriority w:val="99"/>
    <w:semiHidden/>
    <w:unhideWhenUsed/>
    <w:rsid w:val="006D1051"/>
  </w:style>
  <w:style w:type="table" w:customStyle="1" w:styleId="TableGrid4">
    <w:name w:val="Table Grid4"/>
    <w:basedOn w:val="TableNormal"/>
    <w:next w:val="TableGrid"/>
    <w:uiPriority w:val="39"/>
    <w:rsid w:val="006D1051"/>
    <w:rPr>
      <w:rFonts w:asciiTheme="minorHAnsi" w:eastAsiaTheme="minorHAnsi" w:hAnsiTheme="minorHAnsi" w:cstheme="minorBidi"/>
      <w:kern w:val="2"/>
      <w:sz w:val="24"/>
      <w:szCs w:val="24"/>
      <w:lang w:eastAsia="en-US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6D1051"/>
  </w:style>
  <w:style w:type="table" w:customStyle="1" w:styleId="TableGrid5">
    <w:name w:val="Table Grid5"/>
    <w:basedOn w:val="TableNormal"/>
    <w:next w:val="TableGrid"/>
    <w:uiPriority w:val="39"/>
    <w:rsid w:val="006D105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next w:val="TableGridLight"/>
    <w:uiPriority w:val="40"/>
    <w:rsid w:val="006D1051"/>
    <w:rPr>
      <w:rFonts w:asciiTheme="minorHAnsi" w:eastAsiaTheme="minorHAnsi" w:hAnsiTheme="minorHAnsi" w:cstheme="minorBidi"/>
      <w:kern w:val="2"/>
      <w:sz w:val="24"/>
      <w:szCs w:val="24"/>
      <w:lang w:eastAsia="en-US"/>
      <w14:ligatures w14:val="standardContextual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Revision">
    <w:name w:val="Revision"/>
    <w:hidden/>
    <w:uiPriority w:val="99"/>
    <w:semiHidden/>
    <w:rsid w:val="006D1051"/>
    <w:rPr>
      <w:rFonts w:eastAsia="Aptos" w:cs="Times New Roman"/>
      <w:kern w:val="3"/>
      <w:sz w:val="22"/>
      <w:szCs w:val="24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6D105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9</Pages>
  <Words>15125</Words>
  <Characters>86219</Characters>
  <Application>Microsoft Office Word</Application>
  <DocSecurity>0</DocSecurity>
  <Lines>718</Lines>
  <Paragraphs>2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1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n-named</dc:creator>
  <cp:lastModifiedBy>Caitlin Medlock</cp:lastModifiedBy>
  <cp:revision>53</cp:revision>
  <dcterms:created xsi:type="dcterms:W3CDTF">2026-03-17T11:28:00Z</dcterms:created>
  <dcterms:modified xsi:type="dcterms:W3CDTF">2026-04-23T10:22:00Z</dcterms:modified>
</cp:coreProperties>
</file>